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bookmarkStart w:id="0" w:name="_GoBack"/>
      <w:bookmarkEnd w:id="0"/>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1" w:name="_Toc224289339"/>
      <w:bookmarkStart w:id="2" w:name="_Toc305857959"/>
      <w:r w:rsidRPr="005D2B76">
        <w:t>Abstract</w:t>
      </w:r>
      <w:bookmarkEnd w:id="1"/>
      <w:bookmarkEnd w:id="2"/>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3" w:name="_Toc224289340"/>
      <w:bookmarkStart w:id="4" w:name="_Toc224289618"/>
      <w:bookmarkStart w:id="5" w:name="_Toc305857960"/>
      <w:r w:rsidRPr="005D2B76">
        <w:lastRenderedPageBreak/>
        <w:t>Introduction</w:t>
      </w:r>
      <w:bookmarkEnd w:id="3"/>
      <w:bookmarkEnd w:id="4"/>
      <w:bookmarkEnd w:id="5"/>
    </w:p>
    <w:p w14:paraId="1037ED7D" w14:textId="1A7455E0" w:rsidR="00420B2B" w:rsidRPr="009D3401" w:rsidRDefault="00961861" w:rsidP="00317DB9">
      <w:pPr>
        <w:pStyle w:val="Normalfirst"/>
      </w:pPr>
      <w:r w:rsidRPr="009D3401">
        <w:t xml:space="preserve">Millions of users around the world use networking daily to communicate with friends, </w:t>
      </w:r>
      <w:r w:rsidR="002C325D" w:rsidRPr="009D3401">
        <w:t>family</w:t>
      </w:r>
      <w:r w:rsidR="000B1307" w:rsidRPr="009D3401">
        <w:t>,</w:t>
      </w:r>
      <w:r w:rsidR="002C325D" w:rsidRPr="009D3401">
        <w:t xml:space="preserve"> and colleagues. </w:t>
      </w:r>
      <w:r w:rsidR="00077020" w:rsidRPr="009D3401">
        <w:t>C</w:t>
      </w:r>
      <w:r w:rsidR="00FD6563" w:rsidRPr="009D3401">
        <w:t xml:space="preserve">omputers are </w:t>
      </w:r>
      <w:r w:rsidR="002C325D" w:rsidRPr="009D3401">
        <w:t xml:space="preserve">able to </w:t>
      </w:r>
      <w:r w:rsidR="00FD6563" w:rsidRPr="009D3401">
        <w:t>connect</w:t>
      </w:r>
      <w:r w:rsidR="002C325D" w:rsidRPr="009D3401">
        <w:t xml:space="preserve"> in more ways than ever before, and </w:t>
      </w:r>
      <w:r w:rsidR="00877AEA" w:rsidRPr="009D3401">
        <w:t xml:space="preserve">with </w:t>
      </w:r>
      <w:r w:rsidR="002C325D" w:rsidRPr="009D3401">
        <w:t>technology</w:t>
      </w:r>
      <w:r w:rsidR="00877AEA" w:rsidRPr="009D3401">
        <w:t xml:space="preserve"> improving day by day</w:t>
      </w:r>
      <w:r w:rsidR="00FD6563" w:rsidRPr="009D3401">
        <w:t xml:space="preserve">, </w:t>
      </w:r>
      <w:r w:rsidR="00877AEA" w:rsidRPr="009D3401">
        <w:t xml:space="preserve">almost all </w:t>
      </w:r>
      <w:r w:rsidR="00FD6563" w:rsidRPr="009D3401">
        <w:t xml:space="preserve">consumer </w:t>
      </w:r>
      <w:r w:rsidR="00877AEA" w:rsidRPr="009D3401">
        <w:t>electronic devices</w:t>
      </w:r>
      <w:r w:rsidR="00FD6563" w:rsidRPr="009D3401">
        <w:t xml:space="preserve"> </w:t>
      </w:r>
      <w:r w:rsidR="00877AEA" w:rsidRPr="009D3401">
        <w:t>have network capabilities</w:t>
      </w:r>
      <w:r w:rsidR="00FD6563" w:rsidRPr="009D3401">
        <w:t>.</w:t>
      </w:r>
      <w:r w:rsidR="00317DB9" w:rsidRPr="009D3401">
        <w:t xml:space="preserve"> </w:t>
      </w:r>
    </w:p>
    <w:p w14:paraId="37DF1F5C" w14:textId="741907D3" w:rsidR="00277559" w:rsidRPr="00333D15" w:rsidRDefault="00D96009" w:rsidP="00682F63">
      <w:r w:rsidRPr="00333D15">
        <w:t xml:space="preserve">Fixed connection networks are less susceptible to interference and </w:t>
      </w:r>
      <w:r w:rsidR="00682F63">
        <w:t>are consequently more reliable</w:t>
      </w:r>
      <w:r w:rsidRPr="00333D15">
        <w:t xml:space="preserve"> </w:t>
      </w:r>
      <w:r w:rsidR="00682F63">
        <w:t xml:space="preserve">than </w:t>
      </w:r>
      <w:r w:rsidR="004D0F65">
        <w:t xml:space="preserve">their </w:t>
      </w:r>
      <w:r w:rsidRPr="00333D15">
        <w:t xml:space="preserve">wireless </w:t>
      </w:r>
      <w:r w:rsidR="004D0F65">
        <w:t>counterparts</w:t>
      </w:r>
      <w:r w:rsidRPr="00333D15">
        <w:t>. However, w</w:t>
      </w:r>
      <w:r w:rsidR="00092EC5" w:rsidRPr="00333D15">
        <w:t xml:space="preserve">ireless communications </w:t>
      </w:r>
      <w:r w:rsidR="000A15C3" w:rsidRPr="00333D15">
        <w:t>enable</w:t>
      </w:r>
      <w:r w:rsidR="00092EC5" w:rsidRPr="00333D15">
        <w:t xml:space="preserve"> users to seamlessly connect personal computers to peripheral devices</w:t>
      </w:r>
      <w:r w:rsidR="009B22A7" w:rsidRPr="00333D15">
        <w:t>,</w:t>
      </w:r>
      <w:r w:rsidR="006B3101" w:rsidRPr="00333D15">
        <w:t xml:space="preserve"> without </w:t>
      </w:r>
      <w:r w:rsidR="009B22A7" w:rsidRPr="00333D15">
        <w:t xml:space="preserve">the </w:t>
      </w:r>
      <w:r w:rsidR="00092EC5" w:rsidRPr="00333D15">
        <w:t>constraints</w:t>
      </w:r>
      <w:r w:rsidR="009B22A7" w:rsidRPr="00333D15">
        <w:t xml:space="preserve"> </w:t>
      </w:r>
      <w:r w:rsidR="00EB7EE2" w:rsidRPr="00333D15">
        <w:t>associated with</w:t>
      </w:r>
      <w:r w:rsidR="00092EC5" w:rsidRPr="00333D15">
        <w:t xml:space="preserve"> </w:t>
      </w:r>
      <w:r w:rsidR="00A81C05" w:rsidRPr="00333D15">
        <w:t>wired</w:t>
      </w:r>
      <w:r w:rsidR="00092EC5" w:rsidRPr="00333D15">
        <w:t xml:space="preserve"> connection</w:t>
      </w:r>
      <w:r w:rsidR="00EB7EE2" w:rsidRPr="00333D15">
        <w:t>s</w:t>
      </w:r>
      <w:r w:rsidR="00333D15" w:rsidRPr="00333D15">
        <w:t>.</w:t>
      </w:r>
    </w:p>
    <w:p w14:paraId="209E0ECD" w14:textId="35B92A53" w:rsidR="00277559" w:rsidRDefault="00CC5F47" w:rsidP="00030D1E">
      <w:r>
        <w:t>Bluetooth</w:t>
      </w:r>
      <w:r w:rsidR="00030D1E">
        <w:t xml:space="preserve"> and</w:t>
      </w:r>
      <w:r w:rsidR="00D96009" w:rsidRPr="00E679D9">
        <w:t xml:space="preserve"> </w:t>
      </w:r>
      <w:r w:rsidR="00E158EE" w:rsidRPr="00E679D9">
        <w:t>Wi-Fi</w:t>
      </w:r>
      <w:r w:rsidR="00030D1E">
        <w:t xml:space="preserve"> </w:t>
      </w:r>
      <w:r w:rsidR="00D96009" w:rsidRPr="00E679D9">
        <w:t xml:space="preserve">are widely used wireless communications networks. </w:t>
      </w:r>
      <w:r w:rsidR="00384BAF" w:rsidRPr="00E679D9">
        <w:t xml:space="preserve">The operational speed and distance of </w:t>
      </w:r>
      <w:r w:rsidR="00E158EE" w:rsidRPr="00E679D9">
        <w:t>Wi-Fi</w:t>
      </w:r>
      <w:r w:rsidR="004F1A50" w:rsidRPr="00E679D9">
        <w:t xml:space="preserve"> </w:t>
      </w:r>
      <w:r w:rsidR="00384BAF" w:rsidRPr="00E679D9">
        <w:t xml:space="preserve">is </w:t>
      </w:r>
      <w:r w:rsidR="004F1A50" w:rsidRPr="00E679D9">
        <w:t>ten times faster</w:t>
      </w:r>
      <w:r w:rsidR="00923FBC" w:rsidRPr="00E679D9">
        <w:t xml:space="preserve"> </w:t>
      </w:r>
      <w:r w:rsidR="00384BAF" w:rsidRPr="00E679D9">
        <w:t>than Bluetooth and b</w:t>
      </w:r>
      <w:r w:rsidR="00923FBC" w:rsidRPr="00E679D9">
        <w:t>oth have similar costs</w:t>
      </w:r>
      <w:r w:rsidR="00384BAF" w:rsidRPr="00E679D9">
        <w:t>.</w:t>
      </w:r>
      <w:r w:rsidR="004F1A50" w:rsidRPr="00E679D9">
        <w:t xml:space="preserve"> </w:t>
      </w:r>
      <w:r w:rsidR="00384BAF" w:rsidRPr="00E679D9">
        <w:t>H</w:t>
      </w:r>
      <w:r w:rsidR="00923FBC" w:rsidRPr="00E679D9">
        <w:t>owever</w:t>
      </w:r>
      <w:r w:rsidR="00384BAF" w:rsidRPr="00E679D9">
        <w:t>,</w:t>
      </w:r>
      <w:r w:rsidR="00923FBC" w:rsidRPr="00E679D9">
        <w:t xml:space="preserve"> Bluetooth </w:t>
      </w:r>
      <w:r w:rsidR="00384BAF" w:rsidRPr="00E679D9">
        <w:t xml:space="preserve">consumes much less energy than </w:t>
      </w:r>
      <w:r w:rsidR="00E158EE" w:rsidRPr="00E679D9">
        <w:t>Wi-Fi</w:t>
      </w:r>
      <w:r w:rsidR="00384BAF" w:rsidRPr="00E679D9">
        <w:t>,</w:t>
      </w:r>
      <w:r w:rsidR="00923FBC" w:rsidRPr="00E679D9">
        <w:t xml:space="preserve"> making it </w:t>
      </w:r>
      <w:r w:rsidR="00384BAF" w:rsidRPr="00E679D9">
        <w:t>ideal</w:t>
      </w:r>
      <w:r w:rsidR="00923FBC" w:rsidRPr="00E679D9">
        <w:t xml:space="preserve"> for use in </w:t>
      </w:r>
      <w:r w:rsidR="007A50F0" w:rsidRPr="00E679D9">
        <w:t xml:space="preserve">portable </w:t>
      </w:r>
      <w:r w:rsidR="00923FBC" w:rsidRPr="00E679D9">
        <w:t>devices such as headphones, hard drives, wearables and cars, where batteries need to be kept as small as possible.</w:t>
      </w:r>
    </w:p>
    <w:p w14:paraId="1B998E64" w14:textId="7243517E" w:rsidR="00030D1E" w:rsidRPr="00E679D9" w:rsidRDefault="00030D1E" w:rsidP="001F2E2A">
      <w:r>
        <w:t xml:space="preserve">ZigBee is </w:t>
      </w:r>
      <w:r w:rsidR="001F2E2A">
        <w:t>another</w:t>
      </w:r>
      <w:r>
        <w:t xml:space="preserve"> low power wireless communications network, with a range 30 times </w:t>
      </w:r>
      <w:r w:rsidR="001F2E2A">
        <w:t>greater</w:t>
      </w:r>
      <w:r>
        <w:t xml:space="preserve"> than Blu</w:t>
      </w:r>
      <w:r w:rsidR="00E55723">
        <w:t>etooth, however with just a</w:t>
      </w:r>
      <w:r>
        <w:t xml:space="preserve"> quarter of the data speed it isn’t suitable for fi</w:t>
      </w:r>
      <w:r w:rsidR="00E55723">
        <w:t>le transfers</w:t>
      </w:r>
      <w:r w:rsidR="001F2E2A">
        <w:t xml:space="preserve"> </w:t>
      </w:r>
      <w:r w:rsidR="00506547">
        <w:fldChar w:fldCharType="begin"/>
      </w:r>
      <w:r w:rsidR="00506547">
        <w:instrText xml:space="preserve"> ADDIN ZOTERO_ITEM CSL_CITATION {"citationID":"Y7OXJH1C","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sidR="00506547">
        <w:fldChar w:fldCharType="separate"/>
      </w:r>
      <w:r w:rsidR="00506547">
        <w:rPr>
          <w:noProof/>
        </w:rPr>
        <w:t>[Abinayaa and Jayan 2014]</w:t>
      </w:r>
      <w:r w:rsidR="00506547">
        <w:fldChar w:fldCharType="end"/>
      </w:r>
      <w:r w:rsidR="00E55723">
        <w:t>.</w:t>
      </w:r>
      <w:r>
        <w:t xml:space="preserve"> It is mainly used for home automation systems, and is often found in remote controls.</w:t>
      </w:r>
    </w:p>
    <w:p w14:paraId="3056FF6B" w14:textId="7F4E2116" w:rsidR="00120782" w:rsidRDefault="00E158EE" w:rsidP="00A61FE4">
      <w:pPr>
        <w:rPr>
          <w:lang w:val="en-US"/>
        </w:rPr>
      </w:pPr>
      <w:r>
        <w:t xml:space="preserve">Bluetooth </w:t>
      </w:r>
      <w:r w:rsidR="00E90DED" w:rsidRPr="009B3E02">
        <w:t xml:space="preserve">audio devices </w:t>
      </w:r>
      <w:r w:rsidR="00A61FE4">
        <w:t xml:space="preserve">such as speakers and headphones </w:t>
      </w:r>
      <w:r w:rsidR="00E90DED" w:rsidRPr="009B3E02">
        <w:t xml:space="preserve">are increasingly common in </w:t>
      </w:r>
      <w:r w:rsidR="000A15C3">
        <w:t>the consumer electronics market</w:t>
      </w:r>
      <w:r w:rsidR="00E90DED" w:rsidRPr="009B3E02">
        <w:t xml:space="preserve">, and with this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A61FE4">
        <w:t>With manufacturers continuously developing ways of improving the system</w:t>
      </w:r>
      <w:r w:rsidR="00682F63">
        <w:t>,</w:t>
      </w:r>
      <w:r w:rsidR="00A61FE4">
        <w:t xml:space="preserve"> </w:t>
      </w:r>
      <w:r w:rsidR="00A61FE4">
        <w:rPr>
          <w:lang w:val="en-US"/>
        </w:rPr>
        <w:t>w</w:t>
      </w:r>
      <w:r w:rsidR="00D502A7">
        <w:rPr>
          <w:lang w:val="en-US"/>
        </w:rPr>
        <w:t xml:space="preserve">ill Bluetooth </w:t>
      </w:r>
      <w:r w:rsidR="00E71C23">
        <w:rPr>
          <w:lang w:val="en-US"/>
        </w:rPr>
        <w:t xml:space="preserve">ever </w:t>
      </w:r>
      <w:r w:rsidR="00D502A7">
        <w:rPr>
          <w:lang w:val="en-US"/>
        </w:rPr>
        <w:t>be able to replace the wire?</w:t>
      </w:r>
    </w:p>
    <w:p w14:paraId="207B9D36" w14:textId="4692E9AF" w:rsidR="002625B4" w:rsidRDefault="002625B4" w:rsidP="00587C55">
      <w:pPr>
        <w:pStyle w:val="Heading2"/>
      </w:pPr>
      <w:r>
        <w:t>Bluetooth</w:t>
      </w:r>
      <w:r w:rsidR="00587C55">
        <w:t xml:space="preserve"> Audio</w:t>
      </w:r>
    </w:p>
    <w:p w14:paraId="50BBCFF5" w14:textId="6DAA9728" w:rsidR="002625B4" w:rsidRDefault="002625B4" w:rsidP="00D94CE9">
      <w:pPr>
        <w:pStyle w:val="Normalfirst"/>
      </w:pPr>
      <w:r>
        <w:t>Bluetooth is a Wireless Personal Area Network (WPAN), developed in 1994</w:t>
      </w:r>
      <w:r w:rsidR="00ED5EAC">
        <w:t>,</w:t>
      </w:r>
      <w:r>
        <w:t xml:space="preserve"> by </w:t>
      </w:r>
      <w:r w:rsidR="00ED5EAC">
        <w:t>the Swedish mobile phone company Ericsson,</w:t>
      </w:r>
      <w:r w:rsidR="00ED5EAC" w:rsidRPr="00ED5EAC">
        <w:t xml:space="preserve"> </w:t>
      </w:r>
      <w:r w:rsidR="00ED5EAC">
        <w:t xml:space="preserve">with the intention of replacing cables connecting personal computers and peripheral devices </w:t>
      </w:r>
      <w:r w:rsidR="00ED5EAC">
        <w:fldChar w:fldCharType="begin"/>
      </w:r>
      <w:r w:rsidR="00ED5EAC">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ED5EAC">
        <w:fldChar w:fldCharType="separate"/>
      </w:r>
      <w:r w:rsidR="00ED5EAC">
        <w:rPr>
          <w:noProof/>
        </w:rPr>
        <w:t>[Bluetooth SIG 2001]</w:t>
      </w:r>
      <w:r w:rsidR="00ED5EAC">
        <w:fldChar w:fldCharType="end"/>
      </w:r>
      <w:r w:rsidR="00ED5EAC">
        <w:t xml:space="preserve">. In 1998 </w:t>
      </w:r>
      <w:r w:rsidR="00ED5EAC" w:rsidRPr="00ED5EAC">
        <w:t>IBM, Intel, Nokia and Toshiba</w:t>
      </w:r>
      <w:r w:rsidR="00ED5EAC">
        <w:t xml:space="preserve"> joined the study forming </w:t>
      </w:r>
      <w:r>
        <w:t>the Bluetooth Special Interest Group (SIG)</w:t>
      </w:r>
      <w:r w:rsidR="00ED5EAC">
        <w:t>, which now has over 30,000</w:t>
      </w:r>
      <w:r w:rsidR="00315F3F">
        <w:t xml:space="preserve"> member companies </w:t>
      </w:r>
      <w:r w:rsidR="00315F3F">
        <w:fldChar w:fldCharType="begin"/>
      </w:r>
      <w:r w:rsidR="00315F3F">
        <w:instrText xml:space="preserve"> ADDIN ZOTERO_ITEM CSL_CITATION {"citationID":"veqmAHOR","properties":{"formattedCitation":"[Bluetooth SIG 2016]","plainCitation":"[Bluetooth SIG 2016]"},"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sidR="00315F3F">
        <w:fldChar w:fldCharType="separate"/>
      </w:r>
      <w:r w:rsidR="00315F3F">
        <w:rPr>
          <w:noProof/>
        </w:rPr>
        <w:t>[Bluetooth SIG 2016]</w:t>
      </w:r>
      <w:r w:rsidR="00315F3F">
        <w:fldChar w:fldCharType="end"/>
      </w:r>
      <w:r w:rsidR="00ED5EAC">
        <w:t>.</w:t>
      </w:r>
      <w:r>
        <w:t xml:space="preserve"> </w:t>
      </w:r>
      <w:r w:rsidR="00587C55" w:rsidRPr="00587C55">
        <w:t>It</w:t>
      </w:r>
      <w:r w:rsidR="00587C55">
        <w:t xml:space="preserve"> i</w:t>
      </w:r>
      <w:r w:rsidR="00587C55" w:rsidRPr="00587C55">
        <w:t>s robust,</w:t>
      </w:r>
      <w:r w:rsidR="00315F3F">
        <w:t xml:space="preserve"> </w:t>
      </w:r>
      <w:r w:rsidR="00D94CE9">
        <w:t xml:space="preserve">has </w:t>
      </w:r>
      <w:r w:rsidR="00315F3F">
        <w:t>low power,</w:t>
      </w:r>
      <w:r w:rsidR="00587C55" w:rsidRPr="00587C55">
        <w:t xml:space="preserve"> </w:t>
      </w:r>
      <w:r w:rsidR="00D94CE9">
        <w:t xml:space="preserve">low </w:t>
      </w:r>
      <w:r w:rsidR="00315F3F">
        <w:t>complex</w:t>
      </w:r>
      <w:r w:rsidR="00D94CE9">
        <w:t>ity</w:t>
      </w:r>
      <w:r w:rsidR="00315F3F">
        <w:t xml:space="preserve"> </w:t>
      </w:r>
      <w:r w:rsidR="00D94CE9">
        <w:t>and</w:t>
      </w:r>
      <w:r w:rsidR="00315F3F">
        <w:t xml:space="preserve"> </w:t>
      </w:r>
      <w:r w:rsidR="00587C55">
        <w:t>low</w:t>
      </w:r>
      <w:r w:rsidR="00587C55">
        <w:t xml:space="preserve"> </w:t>
      </w:r>
      <w:r w:rsidR="00315F3F">
        <w:t xml:space="preserve">cost </w:t>
      </w:r>
      <w:r w:rsidR="00315F3F">
        <w:fldChar w:fldCharType="begin"/>
      </w:r>
      <w:r w:rsidR="00315F3F">
        <w:instrText xml:space="preserve"> ADDIN ZOTERO_ITEM CSL_CITATION {"citationID":"WLuKgUnA","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315F3F">
        <w:fldChar w:fldCharType="separate"/>
      </w:r>
      <w:r w:rsidR="00315F3F">
        <w:rPr>
          <w:noProof/>
        </w:rPr>
        <w:t>[Bluetooth SIG 2001]</w:t>
      </w:r>
      <w:r w:rsidR="00315F3F">
        <w:fldChar w:fldCharType="end"/>
      </w:r>
      <w:r w:rsidR="00587C55">
        <w:t>.</w:t>
      </w:r>
    </w:p>
    <w:p w14:paraId="60027017" w14:textId="77FB799C" w:rsidR="00587C55" w:rsidRPr="00C173CE" w:rsidRDefault="00D87B44" w:rsidP="004A4D74">
      <w:pPr>
        <w:rPr>
          <w:lang w:val="en-US"/>
        </w:rPr>
      </w:pPr>
      <w:r>
        <w:rPr>
          <w:color w:val="FF0000"/>
          <w:lang w:val="en-US"/>
        </w:rPr>
        <w:t>Since its creation the development of Bluetooth has been continuous</w:t>
      </w:r>
      <w:r w:rsidR="00C173CE" w:rsidRPr="00C173CE">
        <w:rPr>
          <w:color w:val="FF0000"/>
          <w:lang w:val="en-US"/>
        </w:rPr>
        <w:t>,</w:t>
      </w:r>
      <w:r w:rsidR="00C173CE" w:rsidRPr="00C173CE">
        <w:rPr>
          <w:color w:val="FF0000"/>
          <w:lang w:val="en-US"/>
        </w:rPr>
        <w:t xml:space="preserve"> </w:t>
      </w:r>
      <w:r>
        <w:rPr>
          <w:rFonts w:cs="Times New Roman"/>
          <w:color w:val="FF0000"/>
          <w:szCs w:val="20"/>
          <w:lang w:val="en-US"/>
        </w:rPr>
        <w:t>allowing</w:t>
      </w:r>
      <w:r w:rsidR="00C173CE" w:rsidRPr="00C173CE">
        <w:rPr>
          <w:rFonts w:cs="Times New Roman"/>
          <w:color w:val="FF0000"/>
          <w:szCs w:val="20"/>
          <w:lang w:val="en-US"/>
        </w:rPr>
        <w:t xml:space="preserve"> new capabilities</w:t>
      </w:r>
      <w:r w:rsidR="00C173CE" w:rsidRPr="00C173CE">
        <w:rPr>
          <w:color w:val="FF0000"/>
          <w:lang w:val="en-US"/>
        </w:rPr>
        <w:t xml:space="preserve"> </w:t>
      </w:r>
      <w:r w:rsidR="00C173CE" w:rsidRPr="00C173CE">
        <w:rPr>
          <w:rFonts w:cs="Times New Roman"/>
          <w:color w:val="FF0000"/>
          <w:szCs w:val="20"/>
          <w:lang w:val="en-US"/>
        </w:rPr>
        <w:t>such as stereo audio</w:t>
      </w:r>
      <w:r>
        <w:rPr>
          <w:rFonts w:cs="Times New Roman"/>
          <w:color w:val="FF0000"/>
          <w:szCs w:val="20"/>
          <w:lang w:val="en-US"/>
        </w:rPr>
        <w:t xml:space="preserve"> to be introduced</w:t>
      </w:r>
      <w:r w:rsidR="00C173CE">
        <w:rPr>
          <w:rFonts w:cs="Times New Roman"/>
          <w:color w:val="FF0000"/>
          <w:szCs w:val="20"/>
          <w:lang w:val="en-US"/>
        </w:rPr>
        <w:t xml:space="preserve"> </w:t>
      </w:r>
      <w:r w:rsidR="00C173CE">
        <w:rPr>
          <w:rFonts w:cs="Times New Roman"/>
          <w:color w:val="FF0000"/>
          <w:szCs w:val="20"/>
          <w:lang w:val="en-US"/>
        </w:rPr>
        <w:fldChar w:fldCharType="begin"/>
      </w:r>
      <w:r w:rsidR="00C173CE">
        <w:rPr>
          <w:rFonts w:cs="Times New Roman"/>
          <w:color w:val="FF0000"/>
          <w:szCs w:val="20"/>
          <w:lang w:val="en-US"/>
        </w:rPr>
        <w:instrText xml:space="preserve"> ADDIN ZOTERO_ITEM CSL_CITATION {"citationID":"SdaiGubf","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C173CE">
        <w:rPr>
          <w:rFonts w:cs="Times New Roman"/>
          <w:color w:val="FF0000"/>
          <w:szCs w:val="20"/>
          <w:lang w:val="en-US"/>
        </w:rPr>
        <w:fldChar w:fldCharType="separate"/>
      </w:r>
      <w:r w:rsidR="00C173CE">
        <w:rPr>
          <w:rFonts w:cs="Times New Roman"/>
          <w:noProof/>
          <w:color w:val="FF0000"/>
          <w:szCs w:val="20"/>
          <w:lang w:val="en-US"/>
        </w:rPr>
        <w:t>[McClintock 2016]</w:t>
      </w:r>
      <w:r w:rsidR="00C173CE">
        <w:rPr>
          <w:rFonts w:cs="Times New Roman"/>
          <w:color w:val="FF0000"/>
          <w:szCs w:val="20"/>
          <w:lang w:val="en-US"/>
        </w:rPr>
        <w:fldChar w:fldCharType="end"/>
      </w:r>
      <w:r w:rsidR="00C173CE" w:rsidRPr="00C173CE">
        <w:rPr>
          <w:rFonts w:cs="Times New Roman"/>
          <w:color w:val="FF0000"/>
          <w:szCs w:val="20"/>
          <w:lang w:val="en-US"/>
        </w:rPr>
        <w:t xml:space="preserve">. Bluetooth </w:t>
      </w:r>
      <w:r>
        <w:rPr>
          <w:rFonts w:cs="Times New Roman"/>
          <w:color w:val="FF0000"/>
          <w:szCs w:val="20"/>
          <w:lang w:val="en-US"/>
        </w:rPr>
        <w:t>u</w:t>
      </w:r>
      <w:r w:rsidR="004A4D74">
        <w:rPr>
          <w:rFonts w:cs="Times New Roman"/>
          <w:color w:val="FF0000"/>
          <w:szCs w:val="20"/>
          <w:lang w:val="en-US"/>
        </w:rPr>
        <w:t>ses</w:t>
      </w:r>
      <w:r>
        <w:rPr>
          <w:rFonts w:cs="Times New Roman"/>
          <w:color w:val="FF0000"/>
          <w:szCs w:val="20"/>
          <w:lang w:val="en-US"/>
        </w:rPr>
        <w:t xml:space="preserve"> </w:t>
      </w:r>
      <w:r w:rsidR="004A4D74">
        <w:rPr>
          <w:rFonts w:cs="Times New Roman"/>
          <w:color w:val="FF0000"/>
          <w:szCs w:val="20"/>
          <w:lang w:val="en-US"/>
        </w:rPr>
        <w:t>the</w:t>
      </w:r>
      <w:r>
        <w:rPr>
          <w:rFonts w:cs="Times New Roman"/>
          <w:color w:val="FF0000"/>
          <w:szCs w:val="20"/>
          <w:lang w:val="en-US"/>
        </w:rPr>
        <w:t xml:space="preserve"> </w:t>
      </w:r>
      <w:r w:rsidR="00C173CE" w:rsidRPr="00C173CE">
        <w:rPr>
          <w:rFonts w:cs="Times New Roman"/>
          <w:color w:val="FF0000"/>
          <w:szCs w:val="20"/>
          <w:lang w:val="en-US"/>
        </w:rPr>
        <w:t>Adva</w:t>
      </w:r>
      <w:r>
        <w:rPr>
          <w:rFonts w:cs="Times New Roman"/>
          <w:color w:val="FF0000"/>
          <w:szCs w:val="20"/>
          <w:lang w:val="en-US"/>
        </w:rPr>
        <w:t>nced Audio Distribution Profile (A2DP)</w:t>
      </w:r>
      <w:r w:rsidR="004A4D74">
        <w:rPr>
          <w:rFonts w:cs="Times New Roman"/>
          <w:color w:val="FF0000"/>
          <w:szCs w:val="20"/>
          <w:lang w:val="en-US"/>
        </w:rPr>
        <w:t xml:space="preserve">, to stream stereo audio from a source device to headphones or speakers </w:t>
      </w:r>
      <w:r w:rsidR="004A4D74">
        <w:rPr>
          <w:rFonts w:cs="Times New Roman"/>
          <w:color w:val="FF0000"/>
          <w:szCs w:val="20"/>
          <w:lang w:val="en-US"/>
        </w:rPr>
        <w:fldChar w:fldCharType="begin"/>
      </w:r>
      <w:r w:rsidR="004A4D74">
        <w:rPr>
          <w:rFonts w:cs="Times New Roman"/>
          <w:color w:val="FF0000"/>
          <w:szCs w:val="20"/>
          <w:lang w:val="en-US"/>
        </w:rPr>
        <w:instrText xml:space="preserve"> ADDIN ZOTERO_ITEM CSL_CITATION {"citationID":"74k2uMvF","properties":{"formattedCitation":"[Bluetooth SIG 2015]","plainCitation":"[Bluetooth SIG 2015]"},"citationItems":[{"id":122,"uris":["http://zotero.org/users/local/tVEw5gbi/items/GFUIS4GQ"],"uri":["http://zotero.org/users/local/tVEw5gbi/items/GFUIS4GQ"],"itemData":{"id":122,"type":"article-journal","title":"Advanced Audio Distribution Profile Specification","volum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season":"7"}}}],"schema":"https://github.com/citation-style-language/schema/raw/master/csl-citation.json"} </w:instrText>
      </w:r>
      <w:r w:rsidR="004A4D74">
        <w:rPr>
          <w:rFonts w:cs="Times New Roman"/>
          <w:color w:val="FF0000"/>
          <w:szCs w:val="20"/>
          <w:lang w:val="en-US"/>
        </w:rPr>
        <w:fldChar w:fldCharType="separate"/>
      </w:r>
      <w:r w:rsidR="004A4D74">
        <w:rPr>
          <w:rFonts w:cs="Times New Roman"/>
          <w:noProof/>
          <w:color w:val="FF0000"/>
          <w:szCs w:val="20"/>
          <w:lang w:val="en-US"/>
        </w:rPr>
        <w:t>[Bluetooth SIG 2015]</w:t>
      </w:r>
      <w:r w:rsidR="004A4D74">
        <w:rPr>
          <w:rFonts w:cs="Times New Roman"/>
          <w:color w:val="FF0000"/>
          <w:szCs w:val="20"/>
          <w:lang w:val="en-US"/>
        </w:rPr>
        <w:fldChar w:fldCharType="end"/>
      </w:r>
      <w:r>
        <w:rPr>
          <w:rFonts w:cs="Times New Roman"/>
          <w:color w:val="FF0000"/>
          <w:szCs w:val="20"/>
          <w:lang w:val="en-US"/>
        </w:rPr>
        <w:t>.</w:t>
      </w:r>
      <w:r w:rsidR="004A4D74">
        <w:rPr>
          <w:rFonts w:cs="Times New Roman"/>
          <w:color w:val="FF0000"/>
          <w:szCs w:val="20"/>
          <w:lang w:val="en-US"/>
        </w:rPr>
        <w:t xml:space="preserve"> </w:t>
      </w:r>
    </w:p>
    <w:p w14:paraId="5A3749B1" w14:textId="77777777" w:rsidR="00120782" w:rsidRDefault="00120782" w:rsidP="00120782">
      <w:pPr>
        <w:widowControl w:val="0"/>
        <w:autoSpaceDE w:val="0"/>
        <w:autoSpaceDN w:val="0"/>
        <w:adjustRightInd w:val="0"/>
        <w:ind w:firstLine="0"/>
        <w:jc w:val="left"/>
        <w:rPr>
          <w:rFonts w:cs="Times New Roman"/>
          <w:color w:val="auto"/>
          <w:szCs w:val="20"/>
          <w:lang w:val="en-US"/>
        </w:rPr>
      </w:pPr>
    </w:p>
    <w:p w14:paraId="709D1D4E" w14:textId="26A5ED72" w:rsidR="00D1657E" w:rsidRDefault="00D1657E" w:rsidP="00E71C23">
      <w:pPr>
        <w:pStyle w:val="Heading1first"/>
      </w:pPr>
      <w:r>
        <w:lastRenderedPageBreak/>
        <w:t>Advantages of Bluetooth</w:t>
      </w:r>
      <w:r w:rsidR="00587C55">
        <w:t xml:space="preserve"> Audio</w:t>
      </w:r>
    </w:p>
    <w:p w14:paraId="60C7B905" w14:textId="77777777" w:rsidR="002625B4" w:rsidRDefault="002625B4" w:rsidP="002625B4">
      <w:pPr>
        <w:pStyle w:val="Normalfirst"/>
      </w:pPr>
      <w:r>
        <w:t>Why is Bluetooth great?</w:t>
      </w:r>
    </w:p>
    <w:p w14:paraId="6911E668" w14:textId="77777777" w:rsidR="002625B4" w:rsidRDefault="002625B4" w:rsidP="002625B4">
      <w:pPr>
        <w:pStyle w:val="ListParagraph"/>
        <w:numPr>
          <w:ilvl w:val="0"/>
          <w:numId w:val="17"/>
        </w:numPr>
      </w:pPr>
      <w:r>
        <w:t>No Expensive Wires</w:t>
      </w:r>
    </w:p>
    <w:p w14:paraId="6EC10BB4" w14:textId="77777777" w:rsidR="002625B4" w:rsidRDefault="002625B4" w:rsidP="002625B4">
      <w:pPr>
        <w:pStyle w:val="ListParagraph"/>
        <w:numPr>
          <w:ilvl w:val="0"/>
          <w:numId w:val="17"/>
        </w:numPr>
      </w:pPr>
      <w:r>
        <w:t>Mobility</w:t>
      </w:r>
    </w:p>
    <w:p w14:paraId="7EEAF61E" w14:textId="77777777" w:rsidR="002625B4" w:rsidRDefault="002625B4" w:rsidP="002625B4">
      <w:pPr>
        <w:pStyle w:val="ListParagraph"/>
        <w:numPr>
          <w:ilvl w:val="0"/>
          <w:numId w:val="17"/>
        </w:numPr>
      </w:pPr>
      <w:r>
        <w:t>Quick easy installation</w:t>
      </w:r>
    </w:p>
    <w:p w14:paraId="16F0D550" w14:textId="77777777" w:rsidR="002625B4" w:rsidRDefault="002625B4" w:rsidP="002625B4">
      <w:pPr>
        <w:pStyle w:val="ListParagraph"/>
        <w:numPr>
          <w:ilvl w:val="0"/>
          <w:numId w:val="17"/>
        </w:numPr>
      </w:pPr>
      <w:r>
        <w:t>Increased personal safety (phones emit radiowaves)</w:t>
      </w:r>
    </w:p>
    <w:p w14:paraId="30340DA5" w14:textId="77777777" w:rsidR="002625B4" w:rsidRDefault="002625B4" w:rsidP="002625B4">
      <w:pPr>
        <w:pStyle w:val="ListParagraph"/>
        <w:numPr>
          <w:ilvl w:val="0"/>
          <w:numId w:val="17"/>
        </w:numPr>
      </w:pPr>
      <w:r>
        <w:t>Easy integration of new devices into networks</w:t>
      </w:r>
    </w:p>
    <w:p w14:paraId="57FC3387" w14:textId="77777777" w:rsidR="002625B4" w:rsidRDefault="002625B4" w:rsidP="002625B4">
      <w:pPr>
        <w:pStyle w:val="ListParagraph"/>
        <w:numPr>
          <w:ilvl w:val="0"/>
          <w:numId w:val="17"/>
        </w:numPr>
      </w:pPr>
      <w:r>
        <w:t>Inexpenseve</w:t>
      </w:r>
    </w:p>
    <w:p w14:paraId="0151B1EA" w14:textId="77777777" w:rsidR="002625B4" w:rsidRPr="002625B4" w:rsidRDefault="002625B4" w:rsidP="002625B4">
      <w:pPr>
        <w:pStyle w:val="ListParagraph"/>
        <w:numPr>
          <w:ilvl w:val="0"/>
          <w:numId w:val="17"/>
        </w:numPr>
      </w:pPr>
      <w:r w:rsidRPr="002625B4">
        <w:t>In most personal computers</w:t>
      </w:r>
    </w:p>
    <w:p w14:paraId="23BB3AB3" w14:textId="362318C1" w:rsidR="002625B4" w:rsidRPr="002625B4" w:rsidRDefault="002625B4" w:rsidP="002625B4">
      <w:pPr>
        <w:pStyle w:val="ListParagraph"/>
        <w:numPr>
          <w:ilvl w:val="0"/>
          <w:numId w:val="17"/>
        </w:numPr>
      </w:pPr>
      <w:r w:rsidRPr="002625B4">
        <w:t>Can locate and connect to other devices without user input</w:t>
      </w:r>
    </w:p>
    <w:p w14:paraId="42994794" w14:textId="0D5BBE87" w:rsidR="002625B4" w:rsidRPr="002625B4" w:rsidRDefault="002625B4" w:rsidP="002625B4">
      <w:pPr>
        <w:pStyle w:val="ListParagraph"/>
        <w:numPr>
          <w:ilvl w:val="0"/>
          <w:numId w:val="17"/>
        </w:numPr>
      </w:pPr>
      <w:r w:rsidRPr="002625B4">
        <w:t>Low power</w:t>
      </w:r>
    </w:p>
    <w:p w14:paraId="5F53B793" w14:textId="67502C32" w:rsidR="002625B4" w:rsidRPr="002625B4" w:rsidRDefault="002625B4" w:rsidP="002625B4">
      <w:pPr>
        <w:pStyle w:val="ListParagraph"/>
        <w:numPr>
          <w:ilvl w:val="0"/>
          <w:numId w:val="17"/>
        </w:numPr>
      </w:pPr>
      <w:r>
        <w:t>Psychological studies showing wireless is better?</w:t>
      </w:r>
    </w:p>
    <w:p w14:paraId="13A8F8A5" w14:textId="3286255A" w:rsidR="002625B4" w:rsidRPr="002625B4" w:rsidRDefault="008C2CBB" w:rsidP="002625B4">
      <w:pPr>
        <w:rPr>
          <w:color w:val="FF0000"/>
        </w:rPr>
      </w:pPr>
      <w:r w:rsidRPr="008C2CBB">
        <w:rPr>
          <w:color w:val="FF0000"/>
        </w:rPr>
        <w:t xml:space="preserve">Bluetooth enables devices such as personal computers, mobile phones, entertainment systems and a variety of other devices to communicate using low-power, short-distance wireless links </w:t>
      </w:r>
      <w:r w:rsidRPr="008C2CBB">
        <w:rPr>
          <w:color w:val="FF0000"/>
        </w:rPr>
        <w:fldChar w:fldCharType="begin"/>
      </w:r>
      <w:r w:rsidRPr="008C2CBB">
        <w:rPr>
          <w:color w:val="FF0000"/>
        </w:rPr>
        <w:instrText xml:space="preserve"> ADDIN ZOTERO_ITEM CSL_CITATION {"citationID":"5yf4ed16","properties":{"formattedCitation":"[Verma et al. 2015]","plainCitation":"[Verma et al. 2015]"},"citationItems":[{"id":143,"uris":["http://zotero.org/users/local/tVEw5gbi/items/AI7B2RI6"],"uri":["http://zotero.org/users/local/tVEw5gbi/items/AI7B2RI6"],"itemData":{"id":143,"type":"article-journal","title":"An Overview of Bluetooth Technology and its Communication Applications","container-title":"International Journal of Current Engineering and Technology","volume":"5","issue":"3","abstract":"Bluetooth is a new RF short-range wireless technology which is designed for wireless communication between different devices. There is increase in popularity of Bluetooth technology and is being accepted in today’s world. There are organizations which are doing research on Bluetooth technology, but very few of their research analysis provide a balanced view of the technology, describing its implications for businesses, pros and cons. In this paper analysis have been done keeping in mind various perspectives of the Bluetooth technology. The analysis starts with a description of the technology in terms of its network infrastructure, hardware and software. Then it is continued by the Error corrections and retransmission. The analysis is done on macro analytical view including the business implications, advantages of this technology, its role in the global third generation (3G) wireless schemes. The finally it concludes with the applications and future potentials of Bluetooth.","URL":"http://inpressco.com/an-overview-of-bluetooth-technology-and-its-communication-applications/","author":[{"family":"Verma","given":"Madhvi"},{"family":"Singh","given":"Satbir"},{"family":"Kaur","given":"Baljit"}],"issued":{"date-parts":[["2015",6]]},"accessed":{"date-parts":[["2016",11,8]]}}}],"schema":"https://github.com/citation-style-language/schema/raw/master/csl-citation.json"} </w:instrText>
      </w:r>
      <w:r w:rsidRPr="008C2CBB">
        <w:rPr>
          <w:color w:val="FF0000"/>
        </w:rPr>
        <w:fldChar w:fldCharType="separate"/>
      </w:r>
      <w:r w:rsidRPr="008C2CBB">
        <w:rPr>
          <w:noProof/>
          <w:color w:val="FF0000"/>
        </w:rPr>
        <w:t>[Verma et al. 2015]</w:t>
      </w:r>
      <w:r w:rsidRPr="008C2CBB">
        <w:rPr>
          <w:color w:val="FF0000"/>
        </w:rPr>
        <w:fldChar w:fldCharType="end"/>
      </w:r>
      <w:r w:rsidRPr="008C2CBB">
        <w:rPr>
          <w:color w:val="FF0000"/>
        </w:rPr>
        <w:t xml:space="preserve">. </w:t>
      </w:r>
    </w:p>
    <w:p w14:paraId="326D90C9" w14:textId="3058306F" w:rsidR="00495661" w:rsidRDefault="00495661" w:rsidP="00495661">
      <w:pPr>
        <w:pStyle w:val="Heading1"/>
      </w:pPr>
      <w:r>
        <w:t>Disadvantages of Bluetooth</w:t>
      </w:r>
    </w:p>
    <w:p w14:paraId="1EC71E89" w14:textId="57EB2F1C" w:rsidR="00F6175C" w:rsidRPr="00F6175C" w:rsidRDefault="00F6175C" w:rsidP="00F6175C">
      <w:pPr>
        <w:pStyle w:val="Normalfirst"/>
      </w:pPr>
      <w:r>
        <w:rPr>
          <w:color w:val="FF0000"/>
        </w:rPr>
        <w:t>They are convenient for those who don’t want to be constrained to physical spaces such as desks, however wireless networks are noisier and less reliable than fixed connection networks due to interference that occurs during transmission.</w:t>
      </w:r>
    </w:p>
    <w:p w14:paraId="0959AE3C" w14:textId="4A0204D8" w:rsidR="004478CF" w:rsidRDefault="00E71C23" w:rsidP="00495661">
      <w:pPr>
        <w:pStyle w:val="Heading2"/>
      </w:pPr>
      <w:r>
        <w:t>Network Interference</w:t>
      </w:r>
    </w:p>
    <w:p w14:paraId="58E49BB2" w14:textId="5535D534" w:rsidR="00495661" w:rsidRDefault="00495661" w:rsidP="00495661">
      <w:pPr>
        <w:pStyle w:val="Normalfirst"/>
      </w:pPr>
      <w:r>
        <w:t xml:space="preserve">Bluetooth operates in the unlicensed 2.4 GHz ISM (Industrial-Scientific-Medical) band, which is split into 79 1 MHz wide channels </w:t>
      </w:r>
      <w:r>
        <w:fldChar w:fldCharType="begin"/>
      </w:r>
      <w:r>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and has an operational distance of 10-100m.</w:t>
      </w:r>
    </w:p>
    <w:p w14:paraId="57FEECBA" w14:textId="60FB1770" w:rsidR="00495661" w:rsidRPr="00495661" w:rsidRDefault="00495661" w:rsidP="00495661">
      <w:pPr>
        <w:rPr>
          <w:rFonts w:cs="Times New Roman"/>
          <w:color w:val="auto"/>
          <w:szCs w:val="20"/>
          <w:lang w:val="en-US"/>
        </w:rPr>
      </w:pPr>
      <w:r w:rsidRPr="007C37C7">
        <w:t xml:space="preserve">A physical radio channel is shared by a group of </w:t>
      </w:r>
      <w:r>
        <w:t xml:space="preserve">Bluetooth </w:t>
      </w:r>
      <w:r w:rsidRPr="007C37C7">
        <w:t xml:space="preserve">devices, </w:t>
      </w:r>
      <w:r>
        <w:t xml:space="preserve">known as a piconet. Each Piconet compromises of a single master and up to seven slave devices </w:t>
      </w:r>
      <w:r>
        <w:fldChar w:fldCharType="begin"/>
      </w:r>
      <w:r>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Pr>
          <w:rFonts w:cs="Times New Roman"/>
          <w:color w:val="auto"/>
          <w:szCs w:val="20"/>
          <w:lang w:val="en-US"/>
        </w:rPr>
        <w:t xml:space="preserve">A larger network called a Scatternet can be formed when two or more Piconets connect through a bridge or relay device </w:t>
      </w:r>
      <w:r>
        <w:rPr>
          <w:rFonts w:cs="Times New Roman"/>
          <w:color w:val="auto"/>
          <w:szCs w:val="20"/>
          <w:lang w:val="en-US"/>
        </w:rPr>
        <w:fldChar w:fldCharType="begin"/>
      </w:r>
      <w:r>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 xml:space="preserve">. </w:t>
      </w:r>
      <w:r>
        <w:t xml:space="preserve">The systems are </w:t>
      </w:r>
      <w:r w:rsidRPr="007C37C7">
        <w:t>synchronised to a common clock and</w:t>
      </w:r>
      <w:r>
        <w:t xml:space="preserve"> use a frequency hopping spread spectrum (FHSS) scheme to combat interference</w:t>
      </w:r>
      <w:r w:rsidRPr="007C37C7">
        <w:t xml:space="preserve">. </w:t>
      </w:r>
      <w:r>
        <w:t>In a FHSS</w:t>
      </w:r>
      <w:r w:rsidRPr="009461C2">
        <w:t xml:space="preserve"> the 79 frequencies of the ISM band are placed in an algorithmically determined pseudo-random order, based on the device address and master clock</w:t>
      </w:r>
      <w:r>
        <w:t xml:space="preserve"> </w:t>
      </w:r>
      <w:r>
        <w:fldChar w:fldCharType="begin"/>
      </w:r>
      <w:r>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fldChar w:fldCharType="separate"/>
      </w:r>
      <w:r>
        <w:rPr>
          <w:noProof/>
        </w:rPr>
        <w:t>[IEEE 802.15.1 2005]</w:t>
      </w:r>
      <w:r>
        <w:fldChar w:fldCharType="end"/>
      </w:r>
      <w:r w:rsidRPr="009461C2">
        <w:t xml:space="preserve">. </w:t>
      </w:r>
      <w:r>
        <w:t xml:space="preserve">The system hops between these frequencies using a </w:t>
      </w:r>
      <w:r>
        <w:rPr>
          <w:rFonts w:cs="Times New Roman"/>
          <w:color w:val="auto"/>
          <w:szCs w:val="20"/>
          <w:lang w:val="en-US"/>
        </w:rPr>
        <w:t xml:space="preserve">Time Division Duplex (TDD) method dividing each second into 1600 time slots (625µs per slot) </w:t>
      </w:r>
      <w:r>
        <w:rPr>
          <w:rFonts w:cs="Times New Roman"/>
          <w:color w:val="auto"/>
          <w:szCs w:val="20"/>
          <w:lang w:val="en-US"/>
        </w:rPr>
        <w:fldChar w:fldCharType="begin"/>
      </w:r>
      <w:r>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w:t>
      </w:r>
      <w:r>
        <w:t xml:space="preserve"> </w:t>
      </w:r>
      <w:r w:rsidRPr="009461C2">
        <w:t>The pattern is adaptive, whereby f</w:t>
      </w:r>
      <w:r>
        <w:t xml:space="preserve">requencies </w:t>
      </w:r>
      <w:r w:rsidRPr="009461C2">
        <w:t>used by interfering devices may be excluded</w:t>
      </w:r>
      <w:r>
        <w:t xml:space="preserve">, </w:t>
      </w:r>
      <w:r>
        <w:lastRenderedPageBreak/>
        <w:t xml:space="preserve">this is known as advanced frequency hopping </w:t>
      </w:r>
      <w:r>
        <w:fldChar w:fldCharType="begin"/>
      </w:r>
      <w:r>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fldChar w:fldCharType="separate"/>
      </w:r>
      <w:r>
        <w:rPr>
          <w:noProof/>
        </w:rPr>
        <w:t>[Nagai et al. 2012]</w:t>
      </w:r>
      <w:r>
        <w:fldChar w:fldCharType="end"/>
      </w:r>
      <w:r>
        <w:t>.</w:t>
      </w:r>
      <w:r w:rsidRPr="0018211F">
        <w:rPr>
          <w:color w:val="FF0000"/>
        </w:rPr>
        <w:t xml:space="preserve"> </w:t>
      </w:r>
    </w:p>
    <w:p w14:paraId="3191F6D5" w14:textId="7E05412D" w:rsidR="00E71C23" w:rsidRDefault="00817C54" w:rsidP="00495661">
      <w:pPr>
        <w:pStyle w:val="Heading3"/>
        <w:rPr>
          <w:lang w:val="en-US"/>
        </w:rPr>
      </w:pPr>
      <w:r>
        <w:rPr>
          <w:lang w:val="en-US"/>
        </w:rPr>
        <w:t>Coexisting Networks</w:t>
      </w:r>
    </w:p>
    <w:p w14:paraId="261A32AF" w14:textId="77777777" w:rsidR="002B414E" w:rsidRPr="00817C54" w:rsidRDefault="002B414E" w:rsidP="002B414E">
      <w:pPr>
        <w:pStyle w:val="Normalfirst"/>
      </w:pPr>
      <w:r>
        <w:t xml:space="preserve">The IEEE Std 802.11 states that the Wireless Local Area Network (WLAN) operational frequency should also be 2.4 GHz </w:t>
      </w:r>
      <w:r>
        <w:fldChar w:fldCharType="begin"/>
      </w:r>
      <w:r>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fldChar w:fldCharType="separate"/>
      </w:r>
      <w:r>
        <w:rPr>
          <w:noProof/>
        </w:rPr>
        <w:t>[IEEE 802.11 2005]</w:t>
      </w:r>
      <w:r>
        <w:fldChar w:fldCharType="end"/>
      </w:r>
      <w:r>
        <w:t xml:space="preserve">. As both the IEEE 802.11 and IEEE 802.15.1 standards specify an operational frequency of 2.4 GHz, there can often be interference when the two networks coexist in the same physical space </w:t>
      </w:r>
      <w:r>
        <w:fldChar w:fldCharType="begin"/>
      </w:r>
      <w:r>
        <w:instrText xml:space="preserve"> ADDIN ZOTERO_ITEM CSL_CITATION {"citationID":"CS778ISq","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Factors that affect the interference level include; the separation of the wireless devices, the data traffic levels flowing over each network, the power level of each device, and the WLAN’s data. Different information types have varying levels of sensitivity to interference. There may also be interference from other wireless systems, such as cordless telephones and microwaves,</w:t>
      </w:r>
      <w:r w:rsidRPr="008C629C">
        <w:t xml:space="preserve"> </w:t>
      </w:r>
      <w:r>
        <w:t>which</w:t>
      </w:r>
      <w:r w:rsidRPr="008C629C">
        <w:t xml:space="preserve"> </w:t>
      </w:r>
      <w:r>
        <w:t>could</w:t>
      </w:r>
      <w:r w:rsidRPr="008C629C">
        <w:t xml:space="preserve"> result in severe performance degradation</w:t>
      </w:r>
      <w:r>
        <w:t xml:space="preserve"> </w:t>
      </w:r>
      <w:r>
        <w:fldChar w:fldCharType="begin"/>
      </w:r>
      <w:r>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fldChar w:fldCharType="separate"/>
      </w:r>
      <w:r>
        <w:rPr>
          <w:noProof/>
        </w:rPr>
        <w:t>[Gehrmann et al. 2004]</w:t>
      </w:r>
      <w:r>
        <w:fldChar w:fldCharType="end"/>
      </w:r>
      <w:r w:rsidRPr="00EF4932">
        <w:t>.</w:t>
      </w:r>
    </w:p>
    <w:p w14:paraId="41A21D21" w14:textId="72C60C55" w:rsidR="003E3FC2" w:rsidRDefault="00EE244B" w:rsidP="002B414E">
      <w:pPr>
        <w:rPr>
          <w:lang w:val="en-US"/>
        </w:rPr>
      </w:pPr>
      <w:r>
        <w:rPr>
          <w:lang w:val="en-US"/>
        </w:rPr>
        <w:t>Bluetooth uses a FHSS scheme, while IEEE 802.11 either uses FHSS</w:t>
      </w:r>
      <w:r w:rsidR="00833EE4">
        <w:rPr>
          <w:lang w:val="en-US"/>
        </w:rPr>
        <w:t xml:space="preserve">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554EEA">
        <w:rPr>
          <w:lang w:val="en-US"/>
        </w:rPr>
        <w:t xml:space="preserve">If a Bluetooth system is in the presence of a WLAN system using FHSS then it is susceptible to interference on the channel in use and the two adjacent channels. However, due to the short packet size used in Bluetooth, the packet error rate (PER) for Bluetooth in the presence of IEEE 802.11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p>
    <w:p w14:paraId="2F7A9F2C" w14:textId="4FA2C508" w:rsidR="00495661" w:rsidRPr="00495661" w:rsidRDefault="00761933" w:rsidP="00495661">
      <w:pPr>
        <w:rPr>
          <w:lang w:val="en-US"/>
        </w:rPr>
      </w:pPr>
      <w:r>
        <w:rPr>
          <w:lang w:val="en-US"/>
        </w:rPr>
        <w:t xml:space="preserve">Bluetooth uses ADP to 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sidR="00735284">
        <w:rPr>
          <w:lang w:val="en-US"/>
        </w:rPr>
        <w:t>interfering</w:t>
      </w:r>
      <w:r w:rsidR="001B20F3">
        <w:rPr>
          <w:lang w:val="en-US"/>
        </w:rPr>
        <w:t xml:space="preserve"> 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9277C0">
        <w:rPr>
          <w:lang w:val="en-US"/>
        </w:rPr>
        <w:instrText xml:space="preserve"> ADDIN ZOTERO_ITEM CSL_CITATION {"citationID":"XfEts5Jc","properties":{"formattedCitation":"[Golmie et al. 2003; Chiasserini and Rao 2003]","plainCitation":"[Golmie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9277C0">
        <w:rPr>
          <w:noProof/>
          <w:lang w:val="en-US"/>
        </w:rPr>
        <w:t>[Golmie et al. 2003; Chiasserini and Rao 2003]</w:t>
      </w:r>
      <w:r w:rsidR="009277C0">
        <w:rPr>
          <w:lang w:val="en-US"/>
        </w:rPr>
        <w:fldChar w:fldCharType="end"/>
      </w:r>
      <w:r w:rsidR="001B20F3">
        <w:rPr>
          <w:lang w:val="en-US"/>
        </w:rPr>
        <w:t>.</w:t>
      </w:r>
    </w:p>
    <w:p w14:paraId="74DD677C" w14:textId="6CD7E5A6" w:rsidR="00E71C23" w:rsidRDefault="00E71C23" w:rsidP="00495661">
      <w:pPr>
        <w:pStyle w:val="Heading2"/>
      </w:pPr>
      <w:r>
        <w:t>Audio Quality</w:t>
      </w:r>
    </w:p>
    <w:p w14:paraId="1A7B2522" w14:textId="27EEF7EE" w:rsidR="00D341B2" w:rsidRPr="00AC7DD0" w:rsidRDefault="00D341B2" w:rsidP="00AC7DD0">
      <w:pPr>
        <w:pStyle w:val="Normalfirst"/>
        <w:rPr>
          <w:color w:val="FF0000"/>
          <w:lang w:val="en-US"/>
        </w:rPr>
      </w:pPr>
      <w:r w:rsidRPr="00AC7DD0">
        <w:rPr>
          <w:color w:val="FF0000"/>
        </w:rPr>
        <w:t xml:space="preserve">The A2DP </w:t>
      </w:r>
      <w:r w:rsidRPr="00AC7DD0">
        <w:rPr>
          <w:color w:val="FF0000"/>
        </w:rPr>
        <w:t>uses the</w:t>
      </w:r>
      <w:r w:rsidRPr="00AC7DD0">
        <w:rPr>
          <w:color w:val="FF0000"/>
        </w:rPr>
        <w:t xml:space="preserve"> low complexity subband codec (SBC) to ensure the interoperability</w:t>
      </w:r>
      <w:r w:rsidRPr="00AC7DD0">
        <w:rPr>
          <w:color w:val="FF0000"/>
        </w:rPr>
        <w:t xml:space="preserve"> </w:t>
      </w:r>
      <w:r w:rsidRPr="00AC7DD0">
        <w:rPr>
          <w:color w:val="FF0000"/>
        </w:rPr>
        <w:fldChar w:fldCharType="begin"/>
      </w:r>
      <w:r w:rsidRPr="00AC7DD0">
        <w:rPr>
          <w:color w:val="FF0000"/>
        </w:rPr>
        <w:instrText xml:space="preserve"> ADDIN ZOTERO_ITEM CSL_CITATION {"citationID":"VtOce4T3","properties":{"formattedCitation":"[Bluetooth SIG 2015]","plainCitation":"[Bluetooth SIG 2015]"},"citationItems":[{"id":122,"uris":["http://zotero.org/users/local/tVEw5gbi/items/GFUIS4GQ"],"uri":["http://zotero.org/users/local/tVEw5gbi/items/GFUIS4GQ"],"itemData":{"id":122,"type":"article-journal","title":"Advanced Audio Distribution Profile Specification","volum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season":"7"}}}],"schema":"https://github.com/citation-style-language/schema/raw/master/csl-citation.json"} </w:instrText>
      </w:r>
      <w:r w:rsidRPr="00AC7DD0">
        <w:rPr>
          <w:color w:val="FF0000"/>
        </w:rPr>
        <w:fldChar w:fldCharType="separate"/>
      </w:r>
      <w:r w:rsidRPr="00AC7DD0">
        <w:rPr>
          <w:noProof/>
          <w:color w:val="FF0000"/>
        </w:rPr>
        <w:t>[Bluetooth SIG 2015]</w:t>
      </w:r>
      <w:r w:rsidRPr="00AC7DD0">
        <w:rPr>
          <w:color w:val="FF0000"/>
        </w:rPr>
        <w:fldChar w:fldCharType="end"/>
      </w:r>
      <w:r w:rsidRPr="00AC7DD0">
        <w:rPr>
          <w:color w:val="FF0000"/>
        </w:rPr>
        <w:t>.</w:t>
      </w:r>
      <w:r w:rsidR="00AC7DD0" w:rsidRPr="00AC7DD0">
        <w:rPr>
          <w:color w:val="FF0000"/>
        </w:rPr>
        <w:t xml:space="preserve"> The device may also support Optional codecs to maximize its usability. When both SRC and SNK support the same Optional codec, this codec may be used instead of Mandatory codec. The device may support other codecs as Vendor Specific A2DP codecs. A user of a Vendor Specific A2DP codec (hereafter the Vendor) will need to define parameters and other information necessary for use of the codec in A2DP.</w:t>
      </w:r>
    </w:p>
    <w:p w14:paraId="57F23CC2" w14:textId="402B9F6C" w:rsidR="00495661" w:rsidRPr="00495661" w:rsidRDefault="00495661" w:rsidP="00495661">
      <w:pPr>
        <w:rPr>
          <w:lang w:val="en-US"/>
        </w:rPr>
      </w:pPr>
      <w:r>
        <w:rPr>
          <w:lang w:val="en-US"/>
        </w:rPr>
        <w:t xml:space="preserve">Many audio codecs have been developed to improve the audio quality transmitted over Bluetooth piconets, including aptX/aptX HD, Low Complexity Sub Band Coding (SBC) and LDAC. aptX HD claims ‘better than CD’ audio quality, whilst LDAC transfers 3x more data than SBC (990kbps vs 328kbps) plus the ability to ‘maintain maximum bit depth and frequency of 96kHz/24bit audio’ </w:t>
      </w:r>
      <w:r>
        <w:rPr>
          <w:lang w:val="en-US"/>
        </w:rPr>
        <w:fldChar w:fldCharType="begin"/>
      </w:r>
      <w:r>
        <w:rPr>
          <w:lang w:val="en-US"/>
        </w:rPr>
        <w:instrText xml:space="preserve"> ADDIN ZOTERO_ITEM CSL_CITATION {"citationID":"RRHFzX7r","properties":{"formattedCitation":"[McClintock 2016; Sony Corporation 2016]","plainCitation":"[McClintock 2016; Sony Corporation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Pr>
          <w:lang w:val="en-US"/>
        </w:rPr>
        <w:fldChar w:fldCharType="separate"/>
      </w:r>
      <w:r>
        <w:rPr>
          <w:noProof/>
          <w:lang w:val="en-US"/>
        </w:rPr>
        <w:t>[McClintock 2016; Sony Corporation 2016]</w:t>
      </w:r>
      <w:r>
        <w:rPr>
          <w:lang w:val="en-US"/>
        </w:rPr>
        <w:fldChar w:fldCharType="end"/>
      </w:r>
      <w:r>
        <w:rPr>
          <w:lang w:val="en-US"/>
        </w:rPr>
        <w:t xml:space="preserve">. Bluetooth 5 is also due to launch in early 2017, with quadrupled range, doubled speed and a 800% data broadcasting capacity </w:t>
      </w:r>
      <w:r>
        <w:rPr>
          <w:lang w:val="en-US"/>
        </w:rPr>
        <w:fldChar w:fldCharType="begin"/>
      </w:r>
      <w:r w:rsidR="00123F3A">
        <w:rPr>
          <w:lang w:val="en-US"/>
        </w:rPr>
        <w:instrText xml:space="preserve"> ADDIN ZOTERO_ITEM CSL_CITATION {"citationID":"9hkO9N17","properties":{"formattedCitation":"[Bluetooth SIG 2016]","plainCitation":"[Bluetooth SIG 2016]"},"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Pr>
          <w:lang w:val="en-US"/>
        </w:rPr>
        <w:fldChar w:fldCharType="separate"/>
      </w:r>
      <w:r w:rsidR="00123F3A">
        <w:rPr>
          <w:noProof/>
          <w:lang w:val="en-US"/>
        </w:rPr>
        <w:t>[Bluetooth SIG 2016]</w:t>
      </w:r>
      <w:r>
        <w:rPr>
          <w:lang w:val="en-US"/>
        </w:rPr>
        <w:fldChar w:fldCharType="end"/>
      </w:r>
      <w:r>
        <w:rPr>
          <w:lang w:val="en-US"/>
        </w:rPr>
        <w:t>.</w:t>
      </w:r>
    </w:p>
    <w:p w14:paraId="11CA9121" w14:textId="232E52C4" w:rsidR="00726E4D" w:rsidRDefault="00726E4D" w:rsidP="00726E4D">
      <w:pPr>
        <w:pStyle w:val="Heading1"/>
      </w:pPr>
      <w:bookmarkStart w:id="6" w:name="_Toc224289343"/>
      <w:bookmarkStart w:id="7" w:name="_Toc224289621"/>
      <w:r>
        <w:t>Conclusions</w:t>
      </w:r>
    </w:p>
    <w:p w14:paraId="035252AF" w14:textId="77777777" w:rsidR="003664E0" w:rsidRPr="005D2B76" w:rsidRDefault="003664E0" w:rsidP="003664E0">
      <w:pPr>
        <w:pStyle w:val="Heading1unnumbered"/>
      </w:pPr>
      <w:r w:rsidRPr="005D2B76">
        <w:t>References</w:t>
      </w:r>
      <w:bookmarkEnd w:id="6"/>
      <w:bookmarkEnd w:id="7"/>
    </w:p>
    <w:p w14:paraId="58322765" w14:textId="77777777" w:rsidR="00315F3F" w:rsidRPr="00315F3F" w:rsidRDefault="00FF441A" w:rsidP="00315F3F">
      <w:pPr>
        <w:pStyle w:val="Bibliography"/>
        <w:rPr>
          <w:rFonts w:cs="Times New Roman"/>
          <w:color w:val="000000"/>
        </w:rPr>
      </w:pPr>
      <w:r>
        <w:fldChar w:fldCharType="begin"/>
      </w:r>
      <w:r w:rsidR="00123F3A">
        <w:instrText xml:space="preserve"> ADDIN ZOTERO_BIBL {"custom":[]} CSL_BIBLIOGRAPHY </w:instrText>
      </w:r>
      <w:r>
        <w:fldChar w:fldCharType="separate"/>
      </w:r>
      <w:r w:rsidR="00315F3F" w:rsidRPr="00315F3F">
        <w:rPr>
          <w:rFonts w:cs="Times New Roman"/>
          <w:color w:val="000000"/>
        </w:rPr>
        <w:t xml:space="preserve">Abinayaa, V. and Jayan, Anagha, 2014: ‘Case Study on Comparison of Wireless Technologies in Industrial Applications’, </w:t>
      </w:r>
      <w:r w:rsidR="00315F3F" w:rsidRPr="00315F3F">
        <w:rPr>
          <w:rFonts w:cs="Times New Roman"/>
          <w:i/>
          <w:iCs/>
          <w:color w:val="000000"/>
        </w:rPr>
        <w:t>International Journal of Scientific and Research Publications</w:t>
      </w:r>
      <w:r w:rsidR="00315F3F" w:rsidRPr="00315F3F">
        <w:rPr>
          <w:rFonts w:cs="Times New Roman"/>
          <w:color w:val="000000"/>
        </w:rPr>
        <w:t>, 4, 2, (February).</w:t>
      </w:r>
    </w:p>
    <w:p w14:paraId="171E2D27" w14:textId="77777777" w:rsidR="00315F3F" w:rsidRPr="00315F3F" w:rsidRDefault="00315F3F" w:rsidP="00315F3F">
      <w:pPr>
        <w:pStyle w:val="Bibliography"/>
        <w:rPr>
          <w:rFonts w:cs="Times New Roman"/>
          <w:color w:val="000000"/>
        </w:rPr>
      </w:pPr>
      <w:r w:rsidRPr="00315F3F">
        <w:rPr>
          <w:rFonts w:cs="Times New Roman"/>
          <w:color w:val="000000"/>
        </w:rPr>
        <w:t xml:space="preserve">Bluetooth SIG, 2001: ‘Specifications of the Bluetooth System’, </w:t>
      </w:r>
      <w:r w:rsidRPr="00315F3F">
        <w:rPr>
          <w:rFonts w:cs="Times New Roman"/>
          <w:i/>
          <w:iCs/>
          <w:color w:val="000000"/>
        </w:rPr>
        <w:t>Version 1.1</w:t>
      </w:r>
      <w:r w:rsidRPr="00315F3F">
        <w:rPr>
          <w:rFonts w:cs="Times New Roman"/>
          <w:color w:val="000000"/>
        </w:rPr>
        <w:t>, (February).</w:t>
      </w:r>
    </w:p>
    <w:p w14:paraId="7BB6F460" w14:textId="77777777" w:rsidR="00315F3F" w:rsidRPr="00315F3F" w:rsidRDefault="00315F3F" w:rsidP="00315F3F">
      <w:pPr>
        <w:pStyle w:val="Bibliography"/>
        <w:rPr>
          <w:rFonts w:cs="Times New Roman"/>
          <w:color w:val="000000"/>
        </w:rPr>
      </w:pPr>
      <w:r w:rsidRPr="00315F3F">
        <w:rPr>
          <w:rFonts w:cs="Times New Roman"/>
          <w:color w:val="000000"/>
        </w:rPr>
        <w:t>Bluetooth SIG, 2015: ‘Advanced Audio Distribution Profile Specification’, , Version 1.3.1, (7).</w:t>
      </w:r>
    </w:p>
    <w:p w14:paraId="34CA0475" w14:textId="77777777" w:rsidR="00315F3F" w:rsidRPr="00315F3F" w:rsidRDefault="00315F3F" w:rsidP="00315F3F">
      <w:pPr>
        <w:pStyle w:val="Bibliography"/>
        <w:rPr>
          <w:rFonts w:cs="Times New Roman"/>
          <w:color w:val="000000"/>
        </w:rPr>
      </w:pPr>
      <w:r w:rsidRPr="00315F3F">
        <w:rPr>
          <w:rFonts w:cs="Times New Roman"/>
          <w:color w:val="000000"/>
        </w:rPr>
        <w:t>Bluetooth SIG, 2016:‘Bluetooth 5 announcement - Kirkland, Washington’, https://www.bluetooth.com/news/pressreleases/2016/06/16/-bluetooth5-quadruples-rangedoubles-speedincreases-data-broadcasting-capacity-by-800, accessed 04/11/2016</w:t>
      </w:r>
    </w:p>
    <w:p w14:paraId="4519C077" w14:textId="77777777" w:rsidR="00315F3F" w:rsidRPr="00315F3F" w:rsidRDefault="00315F3F" w:rsidP="00315F3F">
      <w:pPr>
        <w:pStyle w:val="Bibliography"/>
        <w:rPr>
          <w:rFonts w:cs="Times New Roman"/>
          <w:color w:val="000000"/>
        </w:rPr>
      </w:pPr>
      <w:r w:rsidRPr="00315F3F">
        <w:rPr>
          <w:rFonts w:cs="Times New Roman"/>
          <w:color w:val="000000"/>
        </w:rPr>
        <w:t xml:space="preserve">Chiasserini, C.F. and Rao, R.R., 2003: ‘Coexistence mechanisms for interference mitigation in the 2.4-GHz ISM band’, </w:t>
      </w:r>
      <w:r w:rsidRPr="00315F3F">
        <w:rPr>
          <w:rFonts w:cs="Times New Roman"/>
          <w:i/>
          <w:iCs/>
          <w:color w:val="000000"/>
        </w:rPr>
        <w:t>IEEE Transactions on Wireless Communications</w:t>
      </w:r>
      <w:r w:rsidRPr="00315F3F">
        <w:rPr>
          <w:rFonts w:cs="Times New Roman"/>
          <w:color w:val="000000"/>
        </w:rPr>
        <w:t>, 2, 5, (September), pp.964–75.</w:t>
      </w:r>
    </w:p>
    <w:p w14:paraId="07F96568" w14:textId="77777777" w:rsidR="00315F3F" w:rsidRPr="00315F3F" w:rsidRDefault="00315F3F" w:rsidP="00315F3F">
      <w:pPr>
        <w:pStyle w:val="Bibliography"/>
        <w:rPr>
          <w:rFonts w:cs="Times New Roman"/>
          <w:color w:val="000000"/>
        </w:rPr>
      </w:pPr>
      <w:r w:rsidRPr="00315F3F">
        <w:rPr>
          <w:rFonts w:cs="Times New Roman"/>
          <w:color w:val="000000"/>
        </w:rPr>
        <w:t xml:space="preserve">Gehrmann, Christian, Persson, Joakim and Smeets, Ben, 2004: </w:t>
      </w:r>
      <w:r w:rsidRPr="00315F3F">
        <w:rPr>
          <w:rFonts w:cs="Times New Roman"/>
          <w:i/>
          <w:iCs/>
          <w:color w:val="000000"/>
        </w:rPr>
        <w:t>Bluetooth Security</w:t>
      </w:r>
      <w:r w:rsidRPr="00315F3F">
        <w:rPr>
          <w:rFonts w:cs="Times New Roman"/>
          <w:color w:val="000000"/>
        </w:rPr>
        <w:t xml:space="preserve"> Artech House).</w:t>
      </w:r>
    </w:p>
    <w:p w14:paraId="05B407E6" w14:textId="77777777" w:rsidR="00315F3F" w:rsidRPr="00315F3F" w:rsidRDefault="00315F3F" w:rsidP="00315F3F">
      <w:pPr>
        <w:pStyle w:val="Bibliography"/>
        <w:rPr>
          <w:rFonts w:cs="Times New Roman"/>
          <w:color w:val="000000"/>
        </w:rPr>
      </w:pPr>
      <w:r w:rsidRPr="00315F3F">
        <w:rPr>
          <w:rFonts w:cs="Times New Roman"/>
          <w:color w:val="000000"/>
        </w:rPr>
        <w:t xml:space="preserve">Golmie, N., Chevrollier, N. and Rebala, O., 2003: ‘Bluetooth and WLAN coexistence: challenges and solutions’, </w:t>
      </w:r>
      <w:r w:rsidRPr="00315F3F">
        <w:rPr>
          <w:rFonts w:cs="Times New Roman"/>
          <w:i/>
          <w:iCs/>
          <w:color w:val="000000"/>
        </w:rPr>
        <w:t>IEEE Wireless Communications</w:t>
      </w:r>
      <w:r w:rsidRPr="00315F3F">
        <w:rPr>
          <w:rFonts w:cs="Times New Roman"/>
          <w:color w:val="000000"/>
        </w:rPr>
        <w:t>, 10, 6, (December), pp.22–9.</w:t>
      </w:r>
    </w:p>
    <w:p w14:paraId="669FB01C" w14:textId="77777777" w:rsidR="00315F3F" w:rsidRPr="00315F3F" w:rsidRDefault="00315F3F" w:rsidP="00315F3F">
      <w:pPr>
        <w:pStyle w:val="Bibliography"/>
        <w:rPr>
          <w:rFonts w:cs="Times New Roman"/>
          <w:color w:val="000000"/>
        </w:rPr>
      </w:pPr>
      <w:r w:rsidRPr="00315F3F">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315F3F">
        <w:rPr>
          <w:rFonts w:cs="Times New Roman"/>
          <w:i/>
          <w:iCs/>
          <w:color w:val="000000"/>
        </w:rPr>
        <w:t>11i-2003 Edition ISO/IEC 8802-11 IEEE Std 802.11 Second edition 2005-08-01 ISO/IEC 8802 11:2005(E) IEEE Std 802</w:t>
      </w:r>
      <w:r w:rsidRPr="00315F3F">
        <w:rPr>
          <w:rFonts w:cs="Times New Roman"/>
          <w:color w:val="000000"/>
        </w:rPr>
        <w:t>, (January), pp.1–721.</w:t>
      </w:r>
    </w:p>
    <w:p w14:paraId="17340CCC" w14:textId="77777777" w:rsidR="00315F3F" w:rsidRPr="00315F3F" w:rsidRDefault="00315F3F" w:rsidP="00315F3F">
      <w:pPr>
        <w:pStyle w:val="Bibliography"/>
        <w:rPr>
          <w:rFonts w:cs="Times New Roman"/>
          <w:color w:val="000000"/>
        </w:rPr>
      </w:pPr>
      <w:r w:rsidRPr="00315F3F">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315F3F">
        <w:rPr>
          <w:rFonts w:cs="Times New Roman"/>
          <w:i/>
          <w:iCs/>
          <w:color w:val="000000"/>
        </w:rPr>
        <w:t>IEEE Std 802.15.1-2005 (Revision of IEEE Std 802.15.1-2002)</w:t>
      </w:r>
      <w:r w:rsidRPr="00315F3F">
        <w:rPr>
          <w:rFonts w:cs="Times New Roman"/>
          <w:color w:val="000000"/>
        </w:rPr>
        <w:t>, (June), pp.1–700.</w:t>
      </w:r>
    </w:p>
    <w:p w14:paraId="42DBB3CB" w14:textId="77777777" w:rsidR="00315F3F" w:rsidRPr="00315F3F" w:rsidRDefault="00315F3F" w:rsidP="00315F3F">
      <w:pPr>
        <w:pStyle w:val="Bibliography"/>
        <w:rPr>
          <w:rFonts w:cs="Times New Roman"/>
          <w:color w:val="000000"/>
        </w:rPr>
      </w:pPr>
      <w:r w:rsidRPr="00315F3F">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315F3F">
        <w:rPr>
          <w:rFonts w:cs="Times New Roman"/>
          <w:i/>
          <w:iCs/>
          <w:color w:val="000000"/>
        </w:rPr>
        <w:t>IEEE Std 802.15.2-2003</w:t>
      </w:r>
      <w:r w:rsidRPr="00315F3F">
        <w:rPr>
          <w:rFonts w:cs="Times New Roman"/>
          <w:color w:val="000000"/>
        </w:rPr>
        <w:t>, (August), pp.1–150.</w:t>
      </w:r>
    </w:p>
    <w:p w14:paraId="018D49BE" w14:textId="77777777" w:rsidR="00315F3F" w:rsidRPr="00315F3F" w:rsidRDefault="00315F3F" w:rsidP="00315F3F">
      <w:pPr>
        <w:pStyle w:val="Bibliography"/>
        <w:rPr>
          <w:rFonts w:cs="Times New Roman"/>
          <w:color w:val="000000"/>
        </w:rPr>
      </w:pPr>
      <w:r w:rsidRPr="00315F3F">
        <w:rPr>
          <w:rFonts w:cs="Times New Roman"/>
          <w:color w:val="000000"/>
        </w:rPr>
        <w:t xml:space="preserve">McClintock, Jonny, 2016: Can Bluetooth ever Replace the Wire?, </w:t>
      </w:r>
      <w:r w:rsidRPr="00315F3F">
        <w:rPr>
          <w:rFonts w:cs="Times New Roman"/>
          <w:i/>
          <w:iCs/>
          <w:color w:val="000000"/>
        </w:rPr>
        <w:t>AES Paris 2016</w:t>
      </w:r>
      <w:r w:rsidRPr="00315F3F">
        <w:rPr>
          <w:rFonts w:cs="Times New Roman"/>
          <w:color w:val="000000"/>
        </w:rPr>
        <w:t>.</w:t>
      </w:r>
    </w:p>
    <w:p w14:paraId="2452AD15" w14:textId="77777777" w:rsidR="00315F3F" w:rsidRPr="00315F3F" w:rsidRDefault="00315F3F" w:rsidP="00315F3F">
      <w:pPr>
        <w:pStyle w:val="Bibliography"/>
        <w:rPr>
          <w:rFonts w:cs="Times New Roman"/>
          <w:color w:val="000000"/>
        </w:rPr>
      </w:pPr>
      <w:r w:rsidRPr="00315F3F">
        <w:rPr>
          <w:rFonts w:cs="Times New Roman"/>
          <w:color w:val="000000"/>
        </w:rPr>
        <w:t xml:space="preserve">Nagai, Y. et al., 2012: Advanced wireless cooperation mechanisms for interference mitigation in the 2.4 GHz ISM band, </w:t>
      </w:r>
      <w:r w:rsidRPr="00315F3F">
        <w:rPr>
          <w:rFonts w:cs="Times New Roman"/>
          <w:i/>
          <w:iCs/>
          <w:color w:val="000000"/>
        </w:rPr>
        <w:t>2012 IEEE Consumer Communications and Networking Conference (CCNC)</w:t>
      </w:r>
      <w:r w:rsidRPr="00315F3F">
        <w:rPr>
          <w:rFonts w:cs="Times New Roman"/>
          <w:color w:val="000000"/>
        </w:rPr>
        <w:t>.</w:t>
      </w:r>
    </w:p>
    <w:p w14:paraId="12C6B4CE" w14:textId="77777777" w:rsidR="00315F3F" w:rsidRPr="00315F3F" w:rsidRDefault="00315F3F" w:rsidP="00315F3F">
      <w:pPr>
        <w:pStyle w:val="Bibliography"/>
        <w:rPr>
          <w:rFonts w:cs="Times New Roman"/>
          <w:color w:val="000000"/>
        </w:rPr>
      </w:pPr>
      <w:r w:rsidRPr="00315F3F">
        <w:rPr>
          <w:rFonts w:cs="Times New Roman"/>
          <w:color w:val="000000"/>
        </w:rPr>
        <w:t xml:space="preserve">Pinkumphi, S. and Phonphoem, A., 2009: Real-time audio multicasting on Bluetooth network, </w:t>
      </w:r>
      <w:r w:rsidRPr="00315F3F">
        <w:rPr>
          <w:rFonts w:cs="Times New Roman"/>
          <w:i/>
          <w:iCs/>
          <w:color w:val="000000"/>
        </w:rPr>
        <w:t>6th International Conference on Electrical Engineering/Electronics, Computer, Telecommunications and Information Technology, 2009. ECTI-CON 2009</w:t>
      </w:r>
      <w:r w:rsidRPr="00315F3F">
        <w:rPr>
          <w:rFonts w:cs="Times New Roman"/>
          <w:color w:val="000000"/>
        </w:rPr>
        <w:t>.</w:t>
      </w:r>
    </w:p>
    <w:p w14:paraId="6C130E53" w14:textId="77777777" w:rsidR="00315F3F" w:rsidRPr="00315F3F" w:rsidRDefault="00315F3F" w:rsidP="00315F3F">
      <w:pPr>
        <w:pStyle w:val="Bibliography"/>
        <w:rPr>
          <w:rFonts w:cs="Times New Roman"/>
          <w:color w:val="000000"/>
        </w:rPr>
      </w:pPr>
      <w:r w:rsidRPr="00315F3F">
        <w:rPr>
          <w:rFonts w:cs="Times New Roman"/>
          <w:color w:val="000000"/>
        </w:rPr>
        <w:t>Sony Corporation, 2016:‘LDAC’, http://www.sony.net/Products/LDAC/, accessed 04/11/2016</w:t>
      </w:r>
    </w:p>
    <w:p w14:paraId="32197349" w14:textId="77777777" w:rsidR="00315F3F" w:rsidRPr="00315F3F" w:rsidRDefault="00315F3F" w:rsidP="00315F3F">
      <w:pPr>
        <w:pStyle w:val="Bibliography"/>
        <w:rPr>
          <w:rFonts w:cs="Times New Roman"/>
          <w:color w:val="000000"/>
        </w:rPr>
      </w:pPr>
      <w:r w:rsidRPr="00315F3F">
        <w:rPr>
          <w:rFonts w:cs="Times New Roman"/>
          <w:color w:val="000000"/>
        </w:rPr>
        <w:t xml:space="preserve">Verma, Madhvi, Singh, Satbir and Kaur, Baljit, 2015: ‘An Overview of Bluetooth Technology and its Communication Applications’, </w:t>
      </w:r>
      <w:r w:rsidRPr="00315F3F">
        <w:rPr>
          <w:rFonts w:cs="Times New Roman"/>
          <w:i/>
          <w:iCs/>
          <w:color w:val="000000"/>
        </w:rPr>
        <w:t>International Journal of Current Engineering and Technology</w:t>
      </w:r>
      <w:r w:rsidRPr="00315F3F">
        <w:rPr>
          <w:rFonts w:cs="Times New Roman"/>
          <w:color w:val="000000"/>
        </w:rPr>
        <w:t>, 5, 3, (June).</w:t>
      </w:r>
    </w:p>
    <w:p w14:paraId="647AD6B4" w14:textId="01277A7D" w:rsidR="00AD24D7" w:rsidRPr="00C173CE" w:rsidRDefault="00FF441A" w:rsidP="00C173CE">
      <w:pPr>
        <w:pStyle w:val="Bibliography"/>
        <w:rPr>
          <w:rFonts w:cs="Times New Roman"/>
          <w:color w:val="000000"/>
        </w:rPr>
      </w:pPr>
      <w:r>
        <w:fldChar w:fldCharType="end"/>
      </w:r>
    </w:p>
    <w:sectPr w:rsidR="00AD24D7" w:rsidRPr="00C173CE" w:rsidSect="0028776D">
      <w:headerReference w:type="default" r:id="rId8"/>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5A7763" w14:textId="77777777" w:rsidR="00F13461" w:rsidRDefault="00F13461">
      <w:r>
        <w:separator/>
      </w:r>
    </w:p>
  </w:endnote>
  <w:endnote w:type="continuationSeparator" w:id="0">
    <w:p w14:paraId="3A55C427" w14:textId="77777777" w:rsidR="00F13461" w:rsidRDefault="00F134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altName w:val="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84131D" w:rsidRPr="004A563E" w:rsidRDefault="0084131D" w:rsidP="004A563E">
    <w:pPr>
      <w:pStyle w:val="Footer"/>
    </w:pPr>
    <w:r>
      <w:fldChar w:fldCharType="begin"/>
    </w:r>
    <w:r>
      <w:instrText xml:space="preserve"> PAGE  \* MERGEFORMAT </w:instrText>
    </w:r>
    <w:r>
      <w:fldChar w:fldCharType="separate"/>
    </w:r>
    <w:r w:rsidR="00F13461">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B364A1" w14:textId="77777777" w:rsidR="00F13461" w:rsidRDefault="00F13461">
      <w:r>
        <w:separator/>
      </w:r>
    </w:p>
  </w:footnote>
  <w:footnote w:type="continuationSeparator" w:id="0">
    <w:p w14:paraId="2A3B98C6" w14:textId="77777777" w:rsidR="00F13461" w:rsidRDefault="00F1346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09976AEC" w:rsidR="0084131D" w:rsidRDefault="00F13461">
    <w:pPr>
      <w:pStyle w:val="Header"/>
    </w:pPr>
    <w:r>
      <w:fldChar w:fldCharType="begin"/>
    </w:r>
    <w:r>
      <w:instrText xml:space="preserve"> TITLE  \* MERGEFORMAT </w:instrText>
    </w:r>
    <w:r>
      <w:fldChar w:fldCharType="separate"/>
    </w:r>
    <w:r w:rsidR="00FF2214">
      <w:t>On the Ideal Ratio Mask as the Goal of Computational Auditory Scene Analysis</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2">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42283CC6"/>
    <w:multiLevelType w:val="multilevel"/>
    <w:tmpl w:val="6052B374"/>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4">
    <w:nsid w:val="42F31CF7"/>
    <w:multiLevelType w:val="hybridMultilevel"/>
    <w:tmpl w:val="F6F0F6E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5">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6">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3"/>
  </w:num>
  <w:num w:numId="13">
    <w:abstractNumId w:val="11"/>
  </w:num>
  <w:num w:numId="14">
    <w:abstractNumId w:val="12"/>
  </w:num>
  <w:num w:numId="15">
    <w:abstractNumId w:val="15"/>
  </w:num>
  <w:num w:numId="16">
    <w:abstractNumId w:val="16"/>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10EFB"/>
    <w:rsid w:val="000140FC"/>
    <w:rsid w:val="00017FDA"/>
    <w:rsid w:val="00030D1E"/>
    <w:rsid w:val="000408DE"/>
    <w:rsid w:val="00067FED"/>
    <w:rsid w:val="00077020"/>
    <w:rsid w:val="00092EC5"/>
    <w:rsid w:val="0009325A"/>
    <w:rsid w:val="000A15C3"/>
    <w:rsid w:val="000A72C0"/>
    <w:rsid w:val="000B1307"/>
    <w:rsid w:val="000E3E67"/>
    <w:rsid w:val="000E5DBB"/>
    <w:rsid w:val="000E6601"/>
    <w:rsid w:val="000F414A"/>
    <w:rsid w:val="000F4AAF"/>
    <w:rsid w:val="001162B4"/>
    <w:rsid w:val="00120782"/>
    <w:rsid w:val="00123F3A"/>
    <w:rsid w:val="00125F06"/>
    <w:rsid w:val="00162328"/>
    <w:rsid w:val="00177A12"/>
    <w:rsid w:val="0018211F"/>
    <w:rsid w:val="001833F2"/>
    <w:rsid w:val="001925B1"/>
    <w:rsid w:val="001B20F3"/>
    <w:rsid w:val="001D52BA"/>
    <w:rsid w:val="001D62B0"/>
    <w:rsid w:val="001E4ACE"/>
    <w:rsid w:val="001F13B9"/>
    <w:rsid w:val="001F2E2A"/>
    <w:rsid w:val="001F7B88"/>
    <w:rsid w:val="0021644C"/>
    <w:rsid w:val="0021772D"/>
    <w:rsid w:val="00221F8A"/>
    <w:rsid w:val="0024126A"/>
    <w:rsid w:val="002625B4"/>
    <w:rsid w:val="00277559"/>
    <w:rsid w:val="0028772C"/>
    <w:rsid w:val="0028776D"/>
    <w:rsid w:val="00295BE3"/>
    <w:rsid w:val="002A5709"/>
    <w:rsid w:val="002B414E"/>
    <w:rsid w:val="002B676A"/>
    <w:rsid w:val="002C325D"/>
    <w:rsid w:val="002E2031"/>
    <w:rsid w:val="00304CD4"/>
    <w:rsid w:val="00315F3F"/>
    <w:rsid w:val="00317397"/>
    <w:rsid w:val="00317DB9"/>
    <w:rsid w:val="00320A1C"/>
    <w:rsid w:val="003229D0"/>
    <w:rsid w:val="00331FFF"/>
    <w:rsid w:val="00333D15"/>
    <w:rsid w:val="00340B95"/>
    <w:rsid w:val="00341878"/>
    <w:rsid w:val="003664E0"/>
    <w:rsid w:val="00380A51"/>
    <w:rsid w:val="00384BAF"/>
    <w:rsid w:val="003917D5"/>
    <w:rsid w:val="003A7C2D"/>
    <w:rsid w:val="003C128D"/>
    <w:rsid w:val="003C45B2"/>
    <w:rsid w:val="003D1FB1"/>
    <w:rsid w:val="003E3B16"/>
    <w:rsid w:val="003E3FC2"/>
    <w:rsid w:val="00405E1D"/>
    <w:rsid w:val="00410C80"/>
    <w:rsid w:val="00410E96"/>
    <w:rsid w:val="00420B2B"/>
    <w:rsid w:val="004478CF"/>
    <w:rsid w:val="00451ECD"/>
    <w:rsid w:val="00453FE9"/>
    <w:rsid w:val="004644ED"/>
    <w:rsid w:val="00471764"/>
    <w:rsid w:val="0049299E"/>
    <w:rsid w:val="00495661"/>
    <w:rsid w:val="004A3162"/>
    <w:rsid w:val="004A39BD"/>
    <w:rsid w:val="004A4D74"/>
    <w:rsid w:val="004A563E"/>
    <w:rsid w:val="004B62BB"/>
    <w:rsid w:val="004D0F65"/>
    <w:rsid w:val="004D6047"/>
    <w:rsid w:val="004E0B8E"/>
    <w:rsid w:val="004E423F"/>
    <w:rsid w:val="004F1A50"/>
    <w:rsid w:val="00506547"/>
    <w:rsid w:val="00512142"/>
    <w:rsid w:val="00513953"/>
    <w:rsid w:val="0052688F"/>
    <w:rsid w:val="00531F5B"/>
    <w:rsid w:val="00554EEA"/>
    <w:rsid w:val="0056630C"/>
    <w:rsid w:val="005710F0"/>
    <w:rsid w:val="0058241E"/>
    <w:rsid w:val="00584368"/>
    <w:rsid w:val="00587C55"/>
    <w:rsid w:val="005A6254"/>
    <w:rsid w:val="005A7833"/>
    <w:rsid w:val="005C70C6"/>
    <w:rsid w:val="005D2B76"/>
    <w:rsid w:val="005D64DF"/>
    <w:rsid w:val="0065117A"/>
    <w:rsid w:val="00657AB7"/>
    <w:rsid w:val="006709AB"/>
    <w:rsid w:val="00682F63"/>
    <w:rsid w:val="006B3101"/>
    <w:rsid w:val="006B4E3F"/>
    <w:rsid w:val="006C64F5"/>
    <w:rsid w:val="006D2F59"/>
    <w:rsid w:val="006E4F1C"/>
    <w:rsid w:val="006E5638"/>
    <w:rsid w:val="00700641"/>
    <w:rsid w:val="00706E14"/>
    <w:rsid w:val="00722E5B"/>
    <w:rsid w:val="00726E4D"/>
    <w:rsid w:val="007277FB"/>
    <w:rsid w:val="00730EDA"/>
    <w:rsid w:val="00735284"/>
    <w:rsid w:val="00761933"/>
    <w:rsid w:val="00763266"/>
    <w:rsid w:val="007A3E33"/>
    <w:rsid w:val="007A50F0"/>
    <w:rsid w:val="007A6DFF"/>
    <w:rsid w:val="007C1253"/>
    <w:rsid w:val="007C37C7"/>
    <w:rsid w:val="007F4D28"/>
    <w:rsid w:val="00803BE5"/>
    <w:rsid w:val="00804720"/>
    <w:rsid w:val="0081170C"/>
    <w:rsid w:val="00817C54"/>
    <w:rsid w:val="0082652B"/>
    <w:rsid w:val="0083098C"/>
    <w:rsid w:val="00831A16"/>
    <w:rsid w:val="00833EE4"/>
    <w:rsid w:val="0084131D"/>
    <w:rsid w:val="0084268B"/>
    <w:rsid w:val="008441B8"/>
    <w:rsid w:val="0084598B"/>
    <w:rsid w:val="00851975"/>
    <w:rsid w:val="00877AEA"/>
    <w:rsid w:val="00893193"/>
    <w:rsid w:val="008A1FBC"/>
    <w:rsid w:val="008C2CBB"/>
    <w:rsid w:val="008C629C"/>
    <w:rsid w:val="008F6F22"/>
    <w:rsid w:val="00923FBC"/>
    <w:rsid w:val="009277C0"/>
    <w:rsid w:val="00943745"/>
    <w:rsid w:val="009461C2"/>
    <w:rsid w:val="00961861"/>
    <w:rsid w:val="00963207"/>
    <w:rsid w:val="00963280"/>
    <w:rsid w:val="009813A8"/>
    <w:rsid w:val="00986A92"/>
    <w:rsid w:val="009953AE"/>
    <w:rsid w:val="009A2350"/>
    <w:rsid w:val="009B0E17"/>
    <w:rsid w:val="009B22A7"/>
    <w:rsid w:val="009B3E02"/>
    <w:rsid w:val="009D3401"/>
    <w:rsid w:val="009F268B"/>
    <w:rsid w:val="009F2F77"/>
    <w:rsid w:val="00A53DF8"/>
    <w:rsid w:val="00A61FE4"/>
    <w:rsid w:val="00A672D3"/>
    <w:rsid w:val="00A81C05"/>
    <w:rsid w:val="00AC7765"/>
    <w:rsid w:val="00AC7DD0"/>
    <w:rsid w:val="00AD24D7"/>
    <w:rsid w:val="00AD2F2C"/>
    <w:rsid w:val="00AE49C4"/>
    <w:rsid w:val="00B16DA6"/>
    <w:rsid w:val="00B3136A"/>
    <w:rsid w:val="00B56D5F"/>
    <w:rsid w:val="00B62D14"/>
    <w:rsid w:val="00B86FC4"/>
    <w:rsid w:val="00B9038D"/>
    <w:rsid w:val="00B92833"/>
    <w:rsid w:val="00BC303D"/>
    <w:rsid w:val="00BC657D"/>
    <w:rsid w:val="00BD0DFF"/>
    <w:rsid w:val="00BD57E5"/>
    <w:rsid w:val="00BF792D"/>
    <w:rsid w:val="00C03177"/>
    <w:rsid w:val="00C173CE"/>
    <w:rsid w:val="00C34AD0"/>
    <w:rsid w:val="00C412B1"/>
    <w:rsid w:val="00C4593C"/>
    <w:rsid w:val="00C45EFE"/>
    <w:rsid w:val="00C53FCF"/>
    <w:rsid w:val="00C635A3"/>
    <w:rsid w:val="00C80AEB"/>
    <w:rsid w:val="00C87972"/>
    <w:rsid w:val="00C9448E"/>
    <w:rsid w:val="00CA0FE8"/>
    <w:rsid w:val="00CA3BF1"/>
    <w:rsid w:val="00CA51D8"/>
    <w:rsid w:val="00CA7E9B"/>
    <w:rsid w:val="00CB2D7A"/>
    <w:rsid w:val="00CC5F47"/>
    <w:rsid w:val="00CF2E47"/>
    <w:rsid w:val="00CF4475"/>
    <w:rsid w:val="00D1657E"/>
    <w:rsid w:val="00D3311C"/>
    <w:rsid w:val="00D341B2"/>
    <w:rsid w:val="00D40BDD"/>
    <w:rsid w:val="00D45FBC"/>
    <w:rsid w:val="00D502A7"/>
    <w:rsid w:val="00D6447C"/>
    <w:rsid w:val="00D71331"/>
    <w:rsid w:val="00D8692E"/>
    <w:rsid w:val="00D87B44"/>
    <w:rsid w:val="00D94CE9"/>
    <w:rsid w:val="00D96009"/>
    <w:rsid w:val="00DA103A"/>
    <w:rsid w:val="00DA7431"/>
    <w:rsid w:val="00DA7D63"/>
    <w:rsid w:val="00DC1E89"/>
    <w:rsid w:val="00DC3DCA"/>
    <w:rsid w:val="00DC6BB0"/>
    <w:rsid w:val="00DC79D1"/>
    <w:rsid w:val="00DD5285"/>
    <w:rsid w:val="00E0257D"/>
    <w:rsid w:val="00E158EE"/>
    <w:rsid w:val="00E26C5F"/>
    <w:rsid w:val="00E34303"/>
    <w:rsid w:val="00E53668"/>
    <w:rsid w:val="00E5502C"/>
    <w:rsid w:val="00E55723"/>
    <w:rsid w:val="00E6003A"/>
    <w:rsid w:val="00E679D9"/>
    <w:rsid w:val="00E71C23"/>
    <w:rsid w:val="00E90DED"/>
    <w:rsid w:val="00EA2650"/>
    <w:rsid w:val="00EB4E97"/>
    <w:rsid w:val="00EB51D7"/>
    <w:rsid w:val="00EB7EE2"/>
    <w:rsid w:val="00ED3E40"/>
    <w:rsid w:val="00ED5EAC"/>
    <w:rsid w:val="00EE1522"/>
    <w:rsid w:val="00EE244B"/>
    <w:rsid w:val="00EF4932"/>
    <w:rsid w:val="00EF7156"/>
    <w:rsid w:val="00F05879"/>
    <w:rsid w:val="00F13461"/>
    <w:rsid w:val="00F16C3C"/>
    <w:rsid w:val="00F2187E"/>
    <w:rsid w:val="00F4025B"/>
    <w:rsid w:val="00F6175C"/>
    <w:rsid w:val="00F8399D"/>
    <w:rsid w:val="00FA2C65"/>
    <w:rsid w:val="00FB160D"/>
    <w:rsid w:val="00FB22BB"/>
    <w:rsid w:val="00FD6563"/>
    <w:rsid w:val="00FF2214"/>
    <w:rsid w:val="00FF441A"/>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13B9"/>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 w:type="paragraph" w:styleId="NormalWeb">
    <w:name w:val="Normal (Web)"/>
    <w:basedOn w:val="Normal"/>
    <w:uiPriority w:val="99"/>
    <w:unhideWhenUsed/>
    <w:rsid w:val="004F1A50"/>
    <w:pPr>
      <w:spacing w:before="100" w:beforeAutospacing="1" w:after="100" w:afterAutospacing="1"/>
      <w:ind w:firstLine="0"/>
      <w:jc w:val="left"/>
    </w:pPr>
    <w:rPr>
      <w:rFonts w:cs="Times New Roman"/>
      <w:color w:val="auto"/>
      <w:sz w:val="24"/>
      <w:lang w:val="en-US" w:eastAsia="zh-CN"/>
    </w:rPr>
  </w:style>
  <w:style w:type="paragraph" w:styleId="ListParagraph">
    <w:name w:val="List Paragraph"/>
    <w:basedOn w:val="Normal"/>
    <w:uiPriority w:val="34"/>
    <w:qFormat/>
    <w:rsid w:val="00531F5B"/>
    <w:pPr>
      <w:ind w:left="720"/>
      <w:contextualSpacing/>
    </w:pPr>
  </w:style>
  <w:style w:type="paragraph" w:customStyle="1" w:styleId="Default">
    <w:name w:val="Default"/>
    <w:rsid w:val="00D341B2"/>
    <w:pPr>
      <w:widowControl w:val="0"/>
      <w:autoSpaceDE w:val="0"/>
      <w:autoSpaceDN w:val="0"/>
      <w:adjustRightInd w:val="0"/>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 w:id="878006428">
      <w:bodyDiv w:val="1"/>
      <w:marLeft w:val="0"/>
      <w:marRight w:val="0"/>
      <w:marTop w:val="0"/>
      <w:marBottom w:val="0"/>
      <w:divBdr>
        <w:top w:val="none" w:sz="0" w:space="0" w:color="auto"/>
        <w:left w:val="none" w:sz="0" w:space="0" w:color="auto"/>
        <w:bottom w:val="none" w:sz="0" w:space="0" w:color="auto"/>
        <w:right w:val="none" w:sz="0" w:space="0" w:color="auto"/>
      </w:divBdr>
      <w:divsChild>
        <w:div w:id="1400716257">
          <w:marLeft w:val="0"/>
          <w:marRight w:val="0"/>
          <w:marTop w:val="0"/>
          <w:marBottom w:val="0"/>
          <w:divBdr>
            <w:top w:val="none" w:sz="0" w:space="0" w:color="auto"/>
            <w:left w:val="none" w:sz="0" w:space="0" w:color="auto"/>
            <w:bottom w:val="none" w:sz="0" w:space="0" w:color="auto"/>
            <w:right w:val="none" w:sz="0" w:space="0" w:color="auto"/>
          </w:divBdr>
          <w:divsChild>
            <w:div w:id="1599168260">
              <w:marLeft w:val="0"/>
              <w:marRight w:val="0"/>
              <w:marTop w:val="0"/>
              <w:marBottom w:val="0"/>
              <w:divBdr>
                <w:top w:val="none" w:sz="0" w:space="0" w:color="auto"/>
                <w:left w:val="none" w:sz="0" w:space="0" w:color="auto"/>
                <w:bottom w:val="none" w:sz="0" w:space="0" w:color="auto"/>
                <w:right w:val="none" w:sz="0" w:space="0" w:color="auto"/>
              </w:divBdr>
              <w:divsChild>
                <w:div w:id="170408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86337">
      <w:bodyDiv w:val="1"/>
      <w:marLeft w:val="0"/>
      <w:marRight w:val="0"/>
      <w:marTop w:val="0"/>
      <w:marBottom w:val="0"/>
      <w:divBdr>
        <w:top w:val="none" w:sz="0" w:space="0" w:color="auto"/>
        <w:left w:val="none" w:sz="0" w:space="0" w:color="auto"/>
        <w:bottom w:val="none" w:sz="0" w:space="0" w:color="auto"/>
        <w:right w:val="none" w:sz="0" w:space="0" w:color="auto"/>
      </w:divBdr>
      <w:divsChild>
        <w:div w:id="1654987139">
          <w:marLeft w:val="0"/>
          <w:marRight w:val="0"/>
          <w:marTop w:val="0"/>
          <w:marBottom w:val="0"/>
          <w:divBdr>
            <w:top w:val="none" w:sz="0" w:space="0" w:color="auto"/>
            <w:left w:val="none" w:sz="0" w:space="0" w:color="auto"/>
            <w:bottom w:val="none" w:sz="0" w:space="0" w:color="auto"/>
            <w:right w:val="none" w:sz="0" w:space="0" w:color="auto"/>
          </w:divBdr>
          <w:divsChild>
            <w:div w:id="82840606">
              <w:marLeft w:val="0"/>
              <w:marRight w:val="0"/>
              <w:marTop w:val="0"/>
              <w:marBottom w:val="0"/>
              <w:divBdr>
                <w:top w:val="none" w:sz="0" w:space="0" w:color="auto"/>
                <w:left w:val="none" w:sz="0" w:space="0" w:color="auto"/>
                <w:bottom w:val="none" w:sz="0" w:space="0" w:color="auto"/>
                <w:right w:val="none" w:sz="0" w:space="0" w:color="auto"/>
              </w:divBdr>
              <w:divsChild>
                <w:div w:id="299917469">
                  <w:marLeft w:val="0"/>
                  <w:marRight w:val="0"/>
                  <w:marTop w:val="0"/>
                  <w:marBottom w:val="0"/>
                  <w:divBdr>
                    <w:top w:val="none" w:sz="0" w:space="0" w:color="auto"/>
                    <w:left w:val="none" w:sz="0" w:space="0" w:color="auto"/>
                    <w:bottom w:val="none" w:sz="0" w:space="0" w:color="auto"/>
                    <w:right w:val="none" w:sz="0" w:space="0" w:color="auto"/>
                  </w:divBdr>
                  <w:divsChild>
                    <w:div w:id="60970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201331">
      <w:bodyDiv w:val="1"/>
      <w:marLeft w:val="0"/>
      <w:marRight w:val="0"/>
      <w:marTop w:val="0"/>
      <w:marBottom w:val="0"/>
      <w:divBdr>
        <w:top w:val="none" w:sz="0" w:space="0" w:color="auto"/>
        <w:left w:val="none" w:sz="0" w:space="0" w:color="auto"/>
        <w:bottom w:val="none" w:sz="0" w:space="0" w:color="auto"/>
        <w:right w:val="none" w:sz="0" w:space="0" w:color="auto"/>
      </w:divBdr>
      <w:divsChild>
        <w:div w:id="1643730689">
          <w:marLeft w:val="0"/>
          <w:marRight w:val="0"/>
          <w:marTop w:val="0"/>
          <w:marBottom w:val="0"/>
          <w:divBdr>
            <w:top w:val="none" w:sz="0" w:space="0" w:color="auto"/>
            <w:left w:val="none" w:sz="0" w:space="0" w:color="auto"/>
            <w:bottom w:val="none" w:sz="0" w:space="0" w:color="auto"/>
            <w:right w:val="none" w:sz="0" w:space="0" w:color="auto"/>
          </w:divBdr>
          <w:divsChild>
            <w:div w:id="1255433789">
              <w:marLeft w:val="0"/>
              <w:marRight w:val="0"/>
              <w:marTop w:val="0"/>
              <w:marBottom w:val="0"/>
              <w:divBdr>
                <w:top w:val="none" w:sz="0" w:space="0" w:color="auto"/>
                <w:left w:val="none" w:sz="0" w:space="0" w:color="auto"/>
                <w:bottom w:val="none" w:sz="0" w:space="0" w:color="auto"/>
                <w:right w:val="none" w:sz="0" w:space="0" w:color="auto"/>
              </w:divBdr>
              <w:divsChild>
                <w:div w:id="11356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5</TotalTime>
  <Pages>3</Pages>
  <Words>6358</Words>
  <Characters>36247</Characters>
  <Application>Microsoft Macintosh Word</Application>
  <DocSecurity>0</DocSecurity>
  <Lines>302</Lines>
  <Paragraphs>85</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On the Ideal Ratio Mask as the Goal of Computational Auditory Scene Analysis</vt:lpstr>
      <vt:lpstr>Abstract</vt:lpstr>
      <vt:lpstr>Introduction</vt:lpstr>
      <vt:lpstr>    Bluetooth Audio</vt:lpstr>
      <vt:lpstr>Advantages of Bluetooth Audio</vt:lpstr>
      <vt:lpstr>Disadvantages of Bluetooth</vt:lpstr>
      <vt:lpstr>    Network Interference</vt:lpstr>
      <vt:lpstr>        Coexisting Networks</vt:lpstr>
      <vt:lpstr>    Audio Quality</vt:lpstr>
      <vt:lpstr>Conclusions</vt:lpstr>
      <vt:lpstr>References</vt:lpstr>
    </vt:vector>
  </TitlesOfParts>
  <Manager/>
  <Company>University of Surrey</Company>
  <LinksUpToDate>false</LinksUpToDate>
  <CharactersWithSpaces>4252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13</cp:revision>
  <cp:lastPrinted>2015-10-19T10:38:00Z</cp:lastPrinted>
  <dcterms:created xsi:type="dcterms:W3CDTF">2016-11-01T11:59:00Z</dcterms:created>
  <dcterms:modified xsi:type="dcterms:W3CDTF">2016-11-08T17: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UtQbUAnd"/&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